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A63C6" w:rsidRDefault="008A63C6" w:rsidP="008A63C6">
      <w:pPr>
        <w:rPr>
          <w:rFonts w:ascii="Times New Roman" w:hAnsi="Times New Roman" w:cs="Times New Roman"/>
          <w:b/>
          <w:sz w:val="24"/>
          <w:szCs w:val="24"/>
        </w:rPr>
      </w:pPr>
      <w:proofErr w:type="gramStart"/>
      <w:r>
        <w:rPr>
          <w:rFonts w:ascii="Times New Roman" w:hAnsi="Times New Roman" w:cs="Times New Roman"/>
          <w:b/>
          <w:sz w:val="24"/>
          <w:szCs w:val="24"/>
        </w:rPr>
        <w:t>Table 1.</w:t>
      </w:r>
      <w:proofErr w:type="gram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314516">
        <w:rPr>
          <w:rFonts w:ascii="Times New Roman" w:hAnsi="Times New Roman" w:cs="Times New Roman"/>
          <w:b/>
          <w:sz w:val="24"/>
          <w:szCs w:val="24"/>
        </w:rPr>
        <w:t xml:space="preserve">Included studies of ED-based influenza </w:t>
      </w:r>
      <w:proofErr w:type="spellStart"/>
      <w:r w:rsidRPr="00314516">
        <w:rPr>
          <w:rFonts w:ascii="Times New Roman" w:hAnsi="Times New Roman" w:cs="Times New Roman"/>
          <w:b/>
          <w:sz w:val="24"/>
          <w:szCs w:val="24"/>
        </w:rPr>
        <w:t>syndromic</w:t>
      </w:r>
      <w:proofErr w:type="spellEnd"/>
      <w:r w:rsidRPr="00314516">
        <w:rPr>
          <w:rFonts w:ascii="Times New Roman" w:hAnsi="Times New Roman" w:cs="Times New Roman"/>
          <w:b/>
          <w:sz w:val="24"/>
          <w:szCs w:val="24"/>
        </w:rPr>
        <w:t xml:space="preserve"> surveillance systems</w:t>
      </w:r>
    </w:p>
    <w:tbl>
      <w:tblPr>
        <w:tblStyle w:val="TableGrid"/>
        <w:tblW w:w="0" w:type="auto"/>
        <w:tblLook w:val="04A0"/>
      </w:tblPr>
      <w:tblGrid>
        <w:gridCol w:w="2058"/>
        <w:gridCol w:w="1730"/>
        <w:gridCol w:w="3047"/>
        <w:gridCol w:w="2948"/>
        <w:gridCol w:w="1749"/>
        <w:gridCol w:w="1644"/>
      </w:tblGrid>
      <w:tr w:rsidR="0009364D" w:rsidRPr="00314516" w:rsidTr="00E36214"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b/>
                <w:sz w:val="24"/>
                <w:szCs w:val="24"/>
              </w:rPr>
              <w:t>Location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b/>
                <w:sz w:val="24"/>
                <w:szCs w:val="24"/>
              </w:rPr>
              <w:t>Population/ Institution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b/>
                <w:sz w:val="24"/>
                <w:szCs w:val="24"/>
              </w:rPr>
              <w:t>Syndrome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b/>
                <w:sz w:val="24"/>
                <w:szCs w:val="24"/>
              </w:rPr>
              <w:t>Data analyzed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Linkage to dependent data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b/>
                <w:sz w:val="24"/>
                <w:szCs w:val="24"/>
              </w:rPr>
              <w:t>Notes</w:t>
            </w:r>
          </w:p>
        </w:tc>
      </w:tr>
      <w:tr w:rsidR="0009364D" w:rsidRPr="00314516" w:rsidTr="00E36214"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Sydney, New South Wales, Australia 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Qb2xraW5naG9ybmU8L0F1dGhvcj48WWVhcj4yMDExPC9Z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Qb2xraW5naG9ybmU8L0F1dGhvcj48WWVhcj4yMDExPC9Z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32" w:tooltip="Polkinghorne, 2011 #1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32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,</w:t>
            </w:r>
            <w:hyperlink w:anchor="_ENREF_33" w:tooltip="Schindeler, 2009 #13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33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hyperlink w:anchor="_ENREF_3" w:tooltip="Schindeler, 2009 #13" w:history="1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Zheng&lt;/Author&gt;&lt;Year&gt;2007&lt;/Year&gt;&lt;RecNum&gt;21&lt;/RecNum&gt;&lt;DisplayText&gt;[41]&lt;/DisplayText&gt;&lt;record&gt;&lt;rec-number&gt;21&lt;/rec-number&gt;&lt;foreign-keys&gt;&lt;key app="EN" db-id="rafrwvpwdprxpce0fpavdxwka2ee0ztd92ft"&gt;21&lt;/key&gt;&lt;/foreign-keys&gt;&lt;ref-type name="Journal Article"&gt;17&lt;/ref-type&gt;&lt;contributors&gt;&lt;authors&gt;&lt;author&gt;Zheng, W.&lt;/author&gt;&lt;author&gt;Aitken, R.&lt;/author&gt;&lt;author&gt;Muscatello, D. J.&lt;/author&gt;&lt;author&gt;Churches, T.&lt;/author&gt;&lt;/authors&gt;&lt;/contributors&gt;&lt;auth-address&gt;Centre for Epidemiology and Research, New South Wales Department of Health, Sydney, Australia. wzhen@doh.health.nsw.gov.au&lt;/auth-address&gt;&lt;titles&gt;&lt;title&gt;Potential for early warning of viral influenza activity in the community by monitoring clinical diagnoses of influenza in hospital emergency departments&lt;/title&gt;&lt;secondary-title&gt;BMC Public Health&lt;/secondary-title&gt;&lt;/titles&gt;&lt;periodical&gt;&lt;full-title&gt;BMC Public Health&lt;/full-title&gt;&lt;/periodical&gt;&lt;pages&gt;250&lt;/pages&gt;&lt;volume&gt;7&lt;/volume&gt;&lt;edition&gt;2007/09/20&lt;/edition&gt;&lt;keywords&gt;&lt;keyword&gt;*Disease Outbreaks&lt;/keyword&gt;&lt;keyword&gt;Emergency Service, Hospital/*organization &amp;amp; administration&lt;/keyword&gt;&lt;keyword&gt;Humans&lt;/keyword&gt;&lt;keyword&gt;Influenza, Human/*diagnosis/epidemiology/virology&lt;/keyword&gt;&lt;keyword&gt;New South Wales/epidemiology&lt;/keyword&gt;&lt;keyword&gt;Population Surveillance/*methods&lt;/keyword&gt;&lt;keyword&gt;Public Health/*methods&lt;/keyword&gt;&lt;/keywords&gt;&lt;dates&gt;&lt;year&gt;2007&lt;/year&gt;&lt;/dates&gt;&lt;isbn&gt;1471-2458 (Electronic)&amp;#xD;1471-2458 (Linking)&lt;/isbn&gt;&lt;accession-num&gt;17877836&lt;/accession-num&gt;&lt;urls&gt;&lt;related-urls&gt;&lt;url&gt;http://www.ncbi.nlm.nih.gov/pubmed/17877836&lt;/url&gt;&lt;/related-urls&gt;&lt;/urls&gt;&lt;custom2&gt;2075512&lt;/custom2&gt;&lt;electronic-resource-num&gt;1471-2458-7-250 [pii]&amp;#xD;10.1186/1471-2458-7-250&lt;/electronic-resource-num&gt;&lt;language&gt;eng&lt;/language&gt;&lt;/record&gt;&lt;/Cite&gt;&lt;/EndNote&gt;</w:instrTex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41" w:tooltip="Zheng, 2007 #21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41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35 EDs in NSW, EMS dispatch database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Seizure, ILI (and 5 other </w:t>
            </w:r>
            <w:proofErr w:type="spellStart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resp</w:t>
            </w:r>
            <w:proofErr w:type="spellEnd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 syndromes), provisional flu </w:t>
            </w:r>
            <w:proofErr w:type="spellStart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dx</w:t>
            </w:r>
            <w:proofErr w:type="spellEnd"/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ED presentation  (ICD-9 or -10 codes)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ILI weekly rates; Lab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dXNjYXRlbGxvPC9BdXRob3I+PFllYXI+MjAwNTwvWWVh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dXNjYXRlbGxvPC9BdXRob3I+PFllYXI+MjAwNTwvWWVh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28" w:tooltip="Muscatello, 2005 #46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28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describes system </w:t>
            </w:r>
            <w:proofErr w:type="spellStart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r.e</w:t>
            </w:r>
            <w:proofErr w:type="spellEnd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. Rugby Cup</w:t>
            </w:r>
          </w:p>
        </w:tc>
      </w:tr>
      <w:tr w:rsidR="0009364D" w:rsidRPr="00314516" w:rsidTr="00E36214"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Melbourne, Australia 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Moore&lt;/Author&gt;&lt;Year&gt;2011&lt;/Year&gt;&lt;RecNum&gt;7&lt;/RecNum&gt;&lt;DisplayText&gt;[27]&lt;/DisplayText&gt;&lt;record&gt;&lt;rec-number&gt;7&lt;/rec-number&gt;&lt;foreign-keys&gt;&lt;key app="EN" db-id="rafrwvpwdprxpce0fpavdxwka2ee0ztd92ft"&gt;7&lt;/key&gt;&lt;/foreign-keys&gt;&lt;ref-type name="Journal Article"&gt;17&lt;/ref-type&gt;&lt;contributors&gt;&lt;authors&gt;&lt;author&gt;Moore, K.&lt;/author&gt;&lt;author&gt;Black, J.&lt;/author&gt;&lt;author&gt;Rowe, S.&lt;/author&gt;&lt;author&gt;Franklin, L.&lt;/author&gt;&lt;/authors&gt;&lt;/contributors&gt;&lt;auth-address&gt;Monash University, Melbourne, Victoria, Australia. karen.moore@monash.edu&lt;/auth-address&gt;&lt;titles&gt;&lt;title&gt;Syndromic surveillance for influenza in two hospital emergency departments. Relationships between ICD-10 codes and notified cases, before and during a pandemic&lt;/title&gt;&lt;secondary-title&gt;BMC Public Health&lt;/secondary-title&gt;&lt;/titles&gt;&lt;periodical&gt;&lt;full-title&gt;BMC Public Health&lt;/full-title&gt;&lt;/periodical&gt;&lt;pages&gt;338&lt;/pages&gt;&lt;volume&gt;11&lt;/volume&gt;&lt;edition&gt;2011/05/20&lt;/edition&gt;&lt;keywords&gt;&lt;keyword&gt;*Disease Notification&lt;/keyword&gt;&lt;keyword&gt;*Emergency Service, Hospital&lt;/keyword&gt;&lt;keyword&gt;Humans&lt;/keyword&gt;&lt;keyword&gt;Influenza A Virus, H1N1 Subtype/*isolation &amp;amp; purification&lt;/keyword&gt;&lt;keyword&gt;Influenza, Human/*diagnosis/epidemiology&lt;/keyword&gt;&lt;keyword&gt;*International Classification of Diseases&lt;/keyword&gt;&lt;keyword&gt;Pandemics&lt;/keyword&gt;&lt;keyword&gt;Population Surveillance/*methods&lt;/keyword&gt;&lt;keyword&gt;Retrospective Studies&lt;/keyword&gt;&lt;keyword&gt;Victoria/epidemiology&lt;/keyword&gt;&lt;/keywords&gt;&lt;dates&gt;&lt;year&gt;2011&lt;/year&gt;&lt;/dates&gt;&lt;isbn&gt;1471-2458 (Electronic)&amp;#xD;1471-2458 (Linking)&lt;/isbn&gt;&lt;accession-num&gt;21592398&lt;/accession-num&gt;&lt;urls&gt;&lt;related-urls&gt;&lt;url&gt;http://www.ncbi.nlm.nih.gov/pubmed/21592398&lt;/url&gt;&lt;/related-urls&gt;&lt;/urls&gt;&lt;custom2&gt;3111580&lt;/custom2&gt;&lt;electronic-resource-num&gt;1471-2458-11-338 [pii]&amp;#xD;10.1186/1471-2458-11-338&lt;/electronic-resource-num&gt;&lt;language&gt;eng&lt;/language&gt;&lt;/record&gt;&lt;/Cite&gt;&lt;/EndNote&gt;</w:instrTex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27" w:tooltip="Moore, 2011 #7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27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Tertiary care hospital, 2 EDs in Melbourne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Presenting ICD-10 codes for influenza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Presenting symptoms (free text) and prelim </w:t>
            </w:r>
            <w:proofErr w:type="spellStart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dx</w:t>
            </w:r>
            <w:proofErr w:type="spellEnd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 (ICD-10)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Victorian DOH ID system, Lab.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Newell&lt;/Author&gt;&lt;Year&gt;2006&lt;/Year&gt;&lt;RecNum&gt;48&lt;/RecNum&gt;&lt;DisplayText&gt;[29]&lt;/DisplayText&gt;&lt;record&gt;&lt;rec-number&gt;48&lt;/rec-number&gt;&lt;foreign-keys&gt;&lt;key app="EN" db-id="rafrwvpwdprxpce0fpavdxwka2ee0ztd92ft"&gt;48&lt;/key&gt;&lt;/foreign-keys&gt;&lt;ref-type name="Journal Article"&gt;17&lt;/ref-type&gt;&lt;contributors&gt;&lt;authors&gt;&lt;author&gt;Newell, Marck; Black, James&lt;/author&gt;&lt;/authors&gt;&lt;/contributors&gt;&lt;titles&gt;&lt;title&gt;Syndromic surveillance for influenza: how well do emergency department diagnoses correlate with notified cases.&lt;/title&gt;&lt;secondary-title&gt;Victorian Infectious Disease Bulletin&lt;/secondary-title&gt;&lt;/titles&gt;&lt;periodical&gt;&lt;full-title&gt;Victorian Infectious Disease Bulletin&lt;/full-title&gt;&lt;/periodical&gt;&lt;pages&gt;1-4&lt;/pages&gt;&lt;section&gt;1&lt;/section&gt;&lt;dates&gt;&lt;year&gt;2006&lt;/year&gt;&lt;/dates&gt;&lt;urls&gt;&lt;/urls&gt;&lt;/record&gt;&lt;/Cite&gt;&lt;/EndNote&gt;</w:instrTex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29" w:tooltip="Newell, 2006 #48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29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 describes system</w:t>
            </w:r>
          </w:p>
        </w:tc>
      </w:tr>
      <w:tr w:rsidR="0009364D" w:rsidRPr="00314516" w:rsidTr="00E36214"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Wellington New Zealand 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McLeod&lt;/Author&gt;&lt;Year&gt;2009&lt;/Year&gt;&lt;RecNum&gt;15&lt;/RecNum&gt;&lt;DisplayText&gt;[42]&lt;/DisplayText&gt;&lt;record&gt;&lt;rec-number&gt;15&lt;/rec-number&gt;&lt;foreign-keys&gt;&lt;key app="EN" db-id="rafrwvpwdprxpce0fpavdxwka2ee0ztd92ft"&gt;15&lt;/key&gt;&lt;/foreign-keys&gt;&lt;ref-type name="Journal Article"&gt;17&lt;/ref-type&gt;&lt;contributors&gt;&lt;authors&gt;&lt;author&gt;McLeod, M.&lt;/author&gt;&lt;author&gt;Mason, K.&lt;/author&gt;&lt;author&gt;White, P.&lt;/author&gt;&lt;author&gt;Read, D.&lt;/author&gt;&lt;/authors&gt;&lt;/contributors&gt;&lt;auth-address&gt;Regional Public Health, Lower Hutt, New Zealand.&lt;/auth-address&gt;&lt;titles&gt;&lt;title&gt;The 2005 Wellington influenza outbreak: syndromic surveillance of Wellington Hospital Emergency Department activity may have provided early warning&lt;/title&gt;&lt;secondary-title&gt;Aust N Z J Public Health&lt;/secondary-title&gt;&lt;/titles&gt;&lt;periodical&gt;&lt;full-title&gt;Aust N Z J Public Health&lt;/full-title&gt;&lt;/periodical&gt;&lt;pages&gt;289-94&lt;/pages&gt;&lt;volume&gt;33&lt;/volume&gt;&lt;number&gt;3&lt;/number&gt;&lt;edition&gt;2009/07/28&lt;/edition&gt;&lt;keywords&gt;&lt;keyword&gt;Adolescent&lt;/keyword&gt;&lt;keyword&gt;Adult&lt;/keyword&gt;&lt;keyword&gt;Aged&lt;/keyword&gt;&lt;keyword&gt;Child&lt;/keyword&gt;&lt;keyword&gt;Child, Preschool&lt;/keyword&gt;&lt;keyword&gt;*Disease Outbreaks&lt;/keyword&gt;&lt;keyword&gt;Emergency Service, Hospital/*utilization&lt;/keyword&gt;&lt;keyword&gt;Female&lt;/keyword&gt;&lt;keyword&gt;Humans&lt;/keyword&gt;&lt;keyword&gt;Influenza B virus/isolation &amp;amp; purification&lt;/keyword&gt;&lt;keyword&gt;Influenza, Human/*epidemiology/physiopathology&lt;/keyword&gt;&lt;keyword&gt;Male&lt;/keyword&gt;&lt;keyword&gt;Middle Aged&lt;/keyword&gt;&lt;keyword&gt;New Zealand/epidemiology&lt;/keyword&gt;&lt;keyword&gt;Population Surveillance/*methods&lt;/keyword&gt;&lt;keyword&gt;Schools/statistics &amp;amp; numerical data&lt;/keyword&gt;&lt;keyword&gt;Young Adult&lt;/keyword&gt;&lt;/keywords&gt;&lt;dates&gt;&lt;year&gt;2009&lt;/year&gt;&lt;pub-dates&gt;&lt;date&gt;Jun&lt;/date&gt;&lt;/pub-dates&gt;&lt;/dates&gt;&lt;isbn&gt;1326-0200 (Print)&amp;#xD;1326-0200 (Linking)&lt;/isbn&gt;&lt;accession-num&gt;19630852&lt;/accession-num&gt;&lt;urls&gt;&lt;related-urls&gt;&lt;url&gt;http://www.ncbi.nlm.nih.gov/pubmed/19630852&lt;/url&gt;&lt;/related-urls&gt;&lt;/urls&gt;&lt;electronic-resource-num&gt;AZPH391 [pii]&amp;#xD;10.1111/j.1753-6405.2009.00391.x&lt;/electronic-resource-num&gt;&lt;language&gt;eng&lt;/language&gt;&lt;/record&gt;&lt;/Cite&gt;&lt;/EndNote&gt;</w:instrTex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42" w:tooltip="McLeod, 2009 #15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42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ICD10 discharge codes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9364D" w:rsidRPr="00314516" w:rsidTr="00E36214"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Genoa Italy 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De Florentiis&lt;/Author&gt;&lt;Year&gt;2011&lt;/Year&gt;&lt;RecNum&gt;2&lt;/RecNum&gt;&lt;DisplayText&gt;[15]&lt;/DisplayText&gt;&lt;record&gt;&lt;rec-number&gt;2&lt;/rec-number&gt;&lt;foreign-keys&gt;&lt;key app="EN" db-id="rafrwvpwdprxpce0fpavdxwka2ee0ztd92ft"&gt;2&lt;/key&gt;&lt;/foreign-keys&gt;&lt;ref-type name="Journal Article"&gt;17&lt;/ref-type&gt;&lt;contributors&gt;&lt;authors&gt;&lt;author&gt;De Florentiis, D.&lt;/author&gt;&lt;author&gt;Parodi, V.&lt;/author&gt;&lt;author&gt;Orsi, A.&lt;/author&gt;&lt;author&gt;Rossi, A.&lt;/author&gt;&lt;author&gt;Altomonte, F.&lt;/author&gt;&lt;author&gt;Canepa, P.&lt;/author&gt;&lt;author&gt;Ceravolo, A.&lt;/author&gt;&lt;author&gt;Valle, L.&lt;/author&gt;&lt;author&gt;Zancolli, M.&lt;/author&gt;&lt;author&gt;Piccotti, E.&lt;/author&gt;&lt;author&gt;Renna, S.&lt;/author&gt;&lt;author&gt;Macrina, G.&lt;/author&gt;&lt;author&gt;Martini, M.&lt;/author&gt;&lt;author&gt;Durando, P.&lt;/author&gt;&lt;author&gt;Padrone, D.&lt;/author&gt;&lt;author&gt;Moscatelli, P.&lt;/author&gt;&lt;author&gt;Orengo, G.&lt;/author&gt;&lt;author&gt;Icardi, G.&lt;/author&gt;&lt;author&gt;Ansaldi, F.&lt;/author&gt;&lt;/authors&gt;&lt;/contributors&gt;&lt;auth-address&gt;CIRI-IV, Department of Health Sciences, University of Genoa, Italy. danieladeflo@gmail.com&lt;/auth-address&gt;&lt;titles&gt;&lt;title&gt;Impact of influenza during the post-pandemic season: epidemiological picture from syndromic and virological surveillance&lt;/title&gt;&lt;secondary-title&gt;J Prev Med Hyg&lt;/secondary-title&gt;&lt;/titles&gt;&lt;periodical&gt;&lt;full-title&gt;J Prev Med Hyg&lt;/full-title&gt;&lt;/periodical&gt;&lt;pages&gt;134-6&lt;/pages&gt;&lt;volume&gt;52&lt;/volume&gt;&lt;number&gt;3&lt;/number&gt;&lt;edition&gt;2011/10/21&lt;/edition&gt;&lt;keywords&gt;&lt;keyword&gt;Adult&lt;/keyword&gt;&lt;keyword&gt;Child&lt;/keyword&gt;&lt;keyword&gt;Emergency Service, Hospital&lt;/keyword&gt;&lt;keyword&gt;Humans&lt;/keyword&gt;&lt;keyword&gt;Influenza, Human/*epidemiology&lt;/keyword&gt;&lt;keyword&gt;Italy/epidemiology&lt;/keyword&gt;&lt;keyword&gt;Orthomyxoviridae/genetics&lt;/keyword&gt;&lt;keyword&gt;Pandemics&lt;/keyword&gt;&lt;keyword&gt;Polymerase Chain Reaction&lt;/keyword&gt;&lt;keyword&gt;Population Surveillance&lt;/keyword&gt;&lt;/keywords&gt;&lt;dates&gt;&lt;year&gt;2011&lt;/year&gt;&lt;pub-dates&gt;&lt;date&gt;Sep&lt;/date&gt;&lt;/pub-dates&gt;&lt;/dates&gt;&lt;isbn&gt;1121-2233 (Print)&amp;#xD;1121-2233 (Linking)&lt;/isbn&gt;&lt;accession-num&gt;22010543&lt;/accession-num&gt;&lt;urls&gt;&lt;related-urls&gt;&lt;url&gt;http://www.ncbi.nlm.nih.gov/pubmed/22010543&lt;/url&gt;&lt;/related-urls&gt;&lt;/urls&gt;&lt;language&gt;eng&lt;/language&gt;&lt;/record&gt;&lt;/Cite&gt;&lt;/EndNote&gt;</w:instrTex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15" w:tooltip="De Florentiis, 2011 #2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5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BbnNhbGRpPC9BdXRob3I+PFllYXI+MjAwODwvWWVhcj48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BbnNhbGRpPC9BdXRob3I+PFllYXI+MjAwODwvWWVhcj48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10" w:tooltip="Ansaldi, 2008 #17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0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Regional Reference University Hospital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ILI</w:t>
            </w:r>
          </w:p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LRTI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Keywords in specific fields (anamnesis, </w:t>
            </w:r>
            <w:proofErr w:type="spellStart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hx</w:t>
            </w:r>
            <w:proofErr w:type="spellEnd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, exam, comments); ED chief complaint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Lab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9364D" w:rsidRPr="00314516" w:rsidTr="00E36214"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Paris, France 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Josseran&lt;/Author&gt;&lt;Year&gt;2006&lt;/Year&gt;&lt;RecNum&gt;22&lt;/RecNum&gt;&lt;DisplayText&gt;[22]&lt;/DisplayText&gt;&lt;record&gt;&lt;rec-number&gt;22&lt;/rec-number&gt;&lt;foreign-keys&gt;&lt;key app="EN" db-id="rafrwvpwdprxpce0fpavdxwka2ee0ztd92ft"&gt;22&lt;/key&gt;&lt;/foreign-keys&gt;&lt;ref-type name="Journal Article"&gt;17&lt;/ref-type&gt;&lt;contributors&gt;&lt;authors&gt;&lt;author&gt;Josseran, L.&lt;/author&gt;&lt;author&gt;Nicolau, J.&lt;/author&gt;&lt;author&gt;Caillere, N.&lt;/author&gt;&lt;author&gt;Astagneau, P.&lt;/author&gt;&lt;author&gt;Brucker, G.&lt;/author&gt;&lt;/authors&gt;&lt;/contributors&gt;&lt;auth-address&gt;Institut de veille sanitaire, Saint-Maurice, France.&lt;/auth-address&gt;&lt;titles&gt;&lt;title&gt;Syndromic surveillance based on emergency department activity and crude mortality: two examples&lt;/title&gt;&lt;secondary-title&gt;Euro Surveill&lt;/secondary-title&gt;&lt;/titles&gt;&lt;periodical&gt;&lt;full-title&gt;Euro Surveill&lt;/full-title&gt;&lt;/periodical&gt;&lt;pages&gt;225-9&lt;/pages&gt;&lt;volume&gt;11&lt;/volume&gt;&lt;number&gt;12&lt;/number&gt;&lt;edition&gt;2007/03/21&lt;/edition&gt;&lt;keywords&gt;&lt;keyword&gt;Disease Outbreaks&lt;/keyword&gt;&lt;keyword&gt;Emergency Service, Hospital/*trends&lt;/keyword&gt;&lt;keyword&gt;France/epidemiology&lt;/keyword&gt;&lt;keyword&gt;Humans&lt;/keyword&gt;&lt;keyword&gt;Influenza, Human/*mortality&lt;/keyword&gt;&lt;keyword&gt;Pilot Projects&lt;/keyword&gt;&lt;keyword&gt;*Sentinel Surveillance&lt;/keyword&gt;&lt;keyword&gt;Syndrome&lt;/keyword&gt;&lt;/keywords&gt;&lt;dates&gt;&lt;year&gt;2006&lt;/year&gt;&lt;/dates&gt;&lt;isbn&gt;1560-7917 (Electronic)&amp;#xD;1025-496X (Linking)&lt;/isbn&gt;&lt;accession-num&gt;17370967&lt;/accession-num&gt;&lt;urls&gt;&lt;related-urls&gt;&lt;url&gt;http://www.ncbi.nlm.nih.gov/pubmed/17370967&lt;/url&gt;&lt;/related-urls&gt;&lt;/urls&gt;&lt;electronic-resource-num&gt;668 [pii]&lt;/electronic-resource-num&gt;&lt;language&gt;eng&lt;/language&gt;&lt;/record&gt;&lt;/Cite&gt;&lt;/EndNote&gt;</w:instrTex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22" w:tooltip="Josseran, 2006 #22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22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46 EDs: 31 in Paris, 14 other regions France, 1 Indian Ocean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ICD-10 codes for influenza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CC, + ICD-10 diagnosis codes (from free text)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Sentiweb</w:t>
            </w:r>
            <w:proofErr w:type="spellEnd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 (national sentinel network)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9364D" w:rsidRPr="00314516" w:rsidTr="00E36214"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Canada 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Malik&lt;/Author&gt;&lt;Year&gt;2011&lt;/Year&gt;&lt;RecNum&gt;3&lt;/RecNum&gt;&lt;DisplayText&gt;[25]&lt;/DisplayText&gt;&lt;record&gt;&lt;rec-number&gt;3&lt;/rec-number&gt;&lt;foreign-keys&gt;&lt;key app="EN" db-id="rafrwvpwdprxpce0fpavdxwka2ee0ztd92ft"&gt;3&lt;/key&gt;&lt;/foreign-keys&gt;&lt;ref-type name="Journal Article"&gt;17&lt;/ref-type&gt;&lt;contributors&gt;&lt;authors&gt;&lt;author&gt;Malik, M. T.&lt;/author&gt;&lt;author&gt;Gumel, A.&lt;/author&gt;&lt;author&gt;Thompson, L. H.&lt;/author&gt;&lt;author&gt;Strome, T.&lt;/author&gt;&lt;author&gt;Mahmud, S. M.&lt;/author&gt;&lt;/authors&gt;&lt;/contributors&gt;&lt;auth-address&gt;Department of Mathematics, University of Manitoba, Winnipeg, MB.&lt;/auth-address&gt;&lt;titles&gt;&lt;title&gt;&amp;quot;Google flu trends&amp;quot; and emergency department triage data predicted the 2009 pandemic H1N1 waves in Manitoba&lt;/title&gt;&lt;secondary-title&gt;Can J Public Health&lt;/secondary-title&gt;&lt;/titles&gt;&lt;periodical&gt;&lt;full-title&gt;Can J Public Health&lt;/full-title&gt;&lt;/periodical&gt;&lt;pages&gt;294-7&lt;/pages&gt;&lt;volume&gt;102&lt;/volume&gt;&lt;number&gt;4&lt;/number&gt;&lt;edition&gt;2011/09/15&lt;/edition&gt;&lt;keywords&gt;&lt;keyword&gt;Disease Outbreaks&lt;/keyword&gt;&lt;keyword&gt;Emergency Service, Hospital/*organization &amp;amp; administration&lt;/keyword&gt;&lt;keyword&gt;Humans&lt;/keyword&gt;&lt;keyword&gt;*Influenza A Virus, H1N1 Subtype&lt;/keyword&gt;&lt;keyword&gt;Influenza, Human/*epidemiology/*virology&lt;/keyword&gt;&lt;keyword&gt;*Internet&lt;/keyword&gt;&lt;keyword&gt;Linear Models&lt;/keyword&gt;&lt;keyword&gt;Manitoba/epidemiology&lt;/keyword&gt;&lt;keyword&gt;Population Surveillance&lt;/keyword&gt;&lt;keyword&gt;*Triage&lt;/keyword&gt;&lt;/keywords&gt;&lt;dates&gt;&lt;year&gt;2011&lt;/year&gt;&lt;pub-dates&gt;&lt;date&gt;Jul-Aug&lt;/date&gt;&lt;/pub-dates&gt;&lt;/dates&gt;&lt;isbn&gt;0008-4263 (Print)&amp;#xD;0008-4263 (Linking)&lt;/isbn&gt;&lt;accession-num&gt;21913587&lt;/accession-num&gt;&lt;urls&gt;&lt;related-urls&gt;&lt;url&gt;http://www.ncbi.nlm.nih.gov/pubmed/21913587&lt;/url&gt;&lt;/related-urls&gt;&lt;/urls&gt;&lt;language&gt;eng&lt;/language&gt;&lt;/record&gt;&lt;/Cite&gt;&lt;/EndNote&gt;</w:instrTex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25" w:tooltip="Malik, 2011 #3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25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Canadian multicenter EDs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ILI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CC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Lab; Google flu trends, </w:t>
            </w:r>
            <w:proofErr w:type="spellStart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FluWatch</w:t>
            </w:r>
            <w:proofErr w:type="spellEnd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 (national network)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9364D" w:rsidRPr="00314516" w:rsidTr="00E36214"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Ontario Canada 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van-Dijk&lt;/Author&gt;&lt;Year&gt;2009&lt;/Year&gt;&lt;RecNum&gt;16&lt;/RecNum&gt;&lt;DisplayText&gt;[38]&lt;/DisplayText&gt;&lt;record&gt;&lt;rec-number&gt;16&lt;/rec-number&gt;&lt;foreign-keys&gt;&lt;key app="EN" db-id="rafrwvpwdprxpce0fpavdxwka2ee0ztd92ft"&gt;16&lt;/key&gt;&lt;/foreign-keys&gt;&lt;ref-type name="Journal Article"&gt;17&lt;/ref-type&gt;&lt;contributors&gt;&lt;authors&gt;&lt;author&gt;van-Dijk, A.&lt;/author&gt;&lt;author&gt;Aramini, J.&lt;/author&gt;&lt;author&gt;Edge, G.&lt;/author&gt;&lt;author&gt;Moore, K. M.&lt;/author&gt;&lt;/authors&gt;&lt;/contributors&gt;&lt;auth-address&gt;Queen&amp;apos;s University, Kingston, Ontario, Canada. avandijk@kfl apublichealth.ca&lt;/auth-address&gt;&lt;titles&gt;&lt;title&gt;Real-time surveillance for respiratory disease outbreaks, Ontario, Canada&lt;/title&gt;&lt;secondary-title&gt;Emerg Infect Dis&lt;/secondary-title&gt;&lt;/titles&gt;&lt;periodical&gt;&lt;full-title&gt;Emerg Infect Dis&lt;/full-title&gt;&lt;/periodical&gt;&lt;pages&gt;799-801&lt;/pages&gt;&lt;volume&gt;15&lt;/volume&gt;&lt;number&gt;5&lt;/number&gt;&lt;edition&gt;2009/05/01&lt;/edition&gt;&lt;keywords&gt;&lt;keyword&gt;Community-Acquired Infections/diagnosis/*epidemiology&lt;/keyword&gt;&lt;keyword&gt;*Disease Outbreaks&lt;/keyword&gt;&lt;keyword&gt;Emergency Service, Hospital&lt;/keyword&gt;&lt;keyword&gt;Humans&lt;/keyword&gt;&lt;keyword&gt;Influenza, Human/diagnosis/*epidemiology&lt;/keyword&gt;&lt;keyword&gt;Ontario/epidemiology&lt;/keyword&gt;&lt;keyword&gt;Population Surveillance/*methods&lt;/keyword&gt;&lt;keyword&gt;Prevalence&lt;/keyword&gt;&lt;keyword&gt;Respiration Disorders/diagnosis/*epidemiology&lt;/keyword&gt;&lt;keyword&gt;Syndrome&lt;/keyword&gt;&lt;/keywords&gt;&lt;dates&gt;&lt;year&gt;2009&lt;/year&gt;&lt;pub-dates&gt;&lt;date&gt;May&lt;/date&gt;&lt;/pub-dates&gt;&lt;/dates&gt;&lt;isbn&gt;1080-6059 (Electronic)&amp;#xD;1080-6040 (Linking)&lt;/isbn&gt;&lt;accession-num&gt;19402974&lt;/accession-num&gt;&lt;urls&gt;&lt;related-urls&gt;&lt;url&gt;http://www.ncbi.nlm.nih.gov/pubmed/19402974&lt;/url&gt;&lt;/related-urls&gt;&lt;/urls&gt;&lt;custom2&gt;2687041&lt;/custom2&gt;&lt;electronic-resource-num&gt;10.3201/eid1505.081174&lt;/electronic-resource-num&gt;&lt;language&gt;eng&lt;/language&gt;&lt;/record&gt;&lt;/Cite&gt;&lt;/EndNote&gt;</w:instrTex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38" w:tooltip="van-Dijk, 2009 #16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38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7 community hospitals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“Respiratory”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CC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Calls to </w:t>
            </w:r>
            <w:proofErr w:type="spellStart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teletriage</w:t>
            </w:r>
            <w:proofErr w:type="spellEnd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; discharge ICD-10 codes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9364D" w:rsidRPr="00314516" w:rsidTr="00E36214"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Ottawa Canada 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emay&lt;/Author&gt;&lt;Year&gt;2008&lt;/Year&gt;&lt;RecNum&gt;19&lt;/RecNum&gt;&lt;DisplayText&gt;[24]&lt;/DisplayText&gt;&lt;record&gt;&lt;rec-number&gt;19&lt;/rec-number&gt;&lt;foreign-keys&gt;&lt;key app="EN" db-id="rafrwvpwdprxpce0fpavdxwka2ee0ztd92ft"&gt;19&lt;/key&gt;&lt;/foreign-keys&gt;&lt;ref-type name="Journal Article"&gt;17&lt;/ref-type&gt;&lt;contributors&gt;&lt;authors&gt;&lt;author&gt;Lemay, R.&lt;/author&gt;&lt;author&gt;Mawudeku, A.&lt;/author&gt;&lt;author&gt;Shi, Y.&lt;/author&gt;&lt;author&gt;Ruben, M.&lt;/author&gt;&lt;author&gt;Achonu, C.&lt;/author&gt;&lt;/authors&gt;&lt;/contributors&gt;&lt;auth-address&gt;Global Public Health Intelligence Network, Public Health Agency of Canada, Ottawa, Ontario, Canada. richard_lemay@phac-aspc.gc.ca&lt;/auth-address&gt;&lt;titles&gt;&lt;title&gt;Syndromic surveillance for influenzalike illness&lt;/title&gt;&lt;secondary-title&gt;Biosecur Bioterror&lt;/secondary-title&gt;&lt;/titles&gt;&lt;periodical&gt;&lt;full-title&gt;Biosecur Bioterror&lt;/full-title&gt;&lt;/periodical&gt;&lt;pages&gt;161-70&lt;/pages&gt;&lt;volume&gt;6&lt;/volume&gt;&lt;number&gt;2&lt;/number&gt;&lt;edition&gt;2008/06/20&lt;/edition&gt;&lt;keywords&gt;&lt;keyword&gt;Adolescent&lt;/keyword&gt;&lt;keyword&gt;Adult&lt;/keyword&gt;&lt;keyword&gt;Aged&lt;/keyword&gt;&lt;keyword&gt;Canada/epidemiology&lt;/keyword&gt;&lt;keyword&gt;Child&lt;/keyword&gt;&lt;keyword&gt;Child, Preschool&lt;/keyword&gt;&lt;keyword&gt;Emergency Service, Hospital/statistics &amp;amp; numerical data&lt;/keyword&gt;&lt;keyword&gt;Humans&lt;/keyword&gt;&lt;keyword&gt;Influenza, Human/diagnosis/*epidemiology&lt;/keyword&gt;&lt;keyword&gt;Middle Aged&lt;/keyword&gt;&lt;keyword&gt;*Population Surveillance&lt;/keyword&gt;&lt;keyword&gt;Retrospective Studies&lt;/keyword&gt;&lt;keyword&gt;Seasons&lt;/keyword&gt;&lt;keyword&gt;Syndrome&lt;/keyword&gt;&lt;/keywords&gt;&lt;dates&gt;&lt;year&gt;2008&lt;/year&gt;&lt;pub-dates&gt;&lt;date&gt;Jun&lt;/date&gt;&lt;/pub-dates&gt;&lt;/dates&gt;&lt;isbn&gt;1538-7135 (Print)&amp;#xD;1538-7135 (Linking)&lt;/isbn&gt;&lt;accession-num&gt;18563993&lt;/accession-num&gt;&lt;urls&gt;&lt;related-urls&gt;&lt;url&gt;http://www.ncbi.nlm.nih.gov/pubmed/18563993&lt;/url&gt;&lt;/related-urls&gt;&lt;/urls&gt;&lt;electronic-resource-num&gt;10.1089/bsp.2007.0056&lt;/electronic-resource-num&gt;&lt;language&gt;eng&lt;/language&gt;&lt;/record&gt;&lt;/Cite&gt;&lt;/EndNote&gt;</w:instrTex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24" w:tooltip="Lemay, 2008 #19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24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3 local hospitals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Fever, cough, </w:t>
            </w:r>
            <w:proofErr w:type="spellStart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resp</w:t>
            </w:r>
            <w:proofErr w:type="spellEnd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 illness, HA, ST, </w:t>
            </w:r>
            <w:proofErr w:type="spellStart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myalgias</w:t>
            </w:r>
            <w:proofErr w:type="spellEnd"/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CC--keywords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Lab 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9364D" w:rsidRPr="00314516" w:rsidTr="00E36214"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Israel 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himoni&lt;/Author&gt;&lt;Year&gt;2008&lt;/Year&gt;&lt;RecNum&gt;43&lt;/RecNum&gt;&lt;DisplayText&gt;[34]&lt;/DisplayText&gt;&lt;record&gt;&lt;rec-number&gt;43&lt;/rec-number&gt;&lt;foreign-keys&gt;&lt;key app="EN" db-id="rafrwvpwdprxpce0fpavdxwka2ee0ztd92ft"&gt;43&lt;/key&gt;&lt;/foreign-keys&gt;&lt;ref-type name="Journal Article"&gt;17&lt;/ref-type&gt;&lt;contributors&gt;&lt;authors&gt;&lt;author&gt;Shimoni, Z.&lt;/author&gt;&lt;author&gt;Niven, M.&lt;/author&gt;&lt;author&gt;Kama, N.&lt;/author&gt;&lt;author&gt;Dusseldorp, N.&lt;/author&gt;&lt;author&gt;Froom, P.&lt;/author&gt;&lt;/authors&gt;&lt;/contributors&gt;&lt;auth-address&gt;Internal Medicine B, Laniado Hospital, Natanyia, Israel.&lt;/auth-address&gt;&lt;titles&gt;&lt;title&gt;Increased complaints of fever in the emergency room can identify influenza epidemics&lt;/title&gt;&lt;secondary-title&gt;Eur J Intern Med&lt;/secondary-title&gt;&lt;/titles&gt;&lt;periodical&gt;&lt;full-title&gt;Eur J Intern Med&lt;/full-title&gt;&lt;/periodical&gt;&lt;pages&gt;494-8&lt;/pages&gt;&lt;volume&gt;19&lt;/volume&gt;&lt;number&gt;7&lt;/number&gt;&lt;edition&gt;2008/11/18&lt;/edition&gt;&lt;keywords&gt;&lt;keyword&gt;Adult&lt;/keyword&gt;&lt;keyword&gt;Disease Outbreaks/*statistics &amp;amp; numerical data&lt;/keyword&gt;&lt;keyword&gt;Emergency Service, Hospital/statistics &amp;amp; numerical data/*utilization&lt;/keyword&gt;&lt;keyword&gt;Fever/diagnosis/*epidemiology&lt;/keyword&gt;&lt;keyword&gt;Humans&lt;/keyword&gt;&lt;keyword&gt;Influenza, Human/diagnosis/*epidemiology&lt;/keyword&gt;&lt;keyword&gt;*Sentinel Surveillance&lt;/keyword&gt;&lt;/keywords&gt;&lt;dates&gt;&lt;year&gt;2008&lt;/year&gt;&lt;pub-dates&gt;&lt;date&gt;Nov&lt;/date&gt;&lt;/pub-dates&gt;&lt;/dates&gt;&lt;isbn&gt;1879-0828 (Electronic)&amp;#xD;0953-6205 (Linking)&lt;/isbn&gt;&lt;accession-num&gt;19013376&lt;/accession-num&gt;&lt;urls&gt;&lt;related-urls&gt;&lt;url&gt;http://www.ncbi.nlm.nih.gov/pubmed/19013376&lt;/url&gt;&lt;/related-urls&gt;&lt;/urls&gt;&lt;electronic-resource-num&gt;S0953-6205(08)00039-3 [pii]&amp;#xD;10.1016/j.ejim.2007.04.028&lt;/electronic-resource-num&gt;&lt;language&gt;eng&lt;/language&gt;&lt;/record&gt;&lt;/Cite&gt;&lt;/EndNote&gt;</w:instrTex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34" w:tooltip="Shimoni, 2008 #43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34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ED serving pop of 250,000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Fever, influenza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CC fever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Lab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himoni&lt;/Author&gt;&lt;Year&gt;2012&lt;/Year&gt;&lt;RecNum&gt;42&lt;/RecNum&gt;&lt;DisplayText&gt;[35]&lt;/DisplayText&gt;&lt;record&gt;&lt;rec-number&gt;42&lt;/rec-number&gt;&lt;foreign-keys&gt;&lt;key app="EN" db-id="rafrwvpwdprxpce0fpavdxwka2ee0ztd92ft"&gt;42&lt;/key&gt;&lt;/foreign-keys&gt;&lt;ref-type name="Journal Article"&gt;17&lt;/ref-type&gt;&lt;contributors&gt;&lt;authors&gt;&lt;author&gt;Shimoni, Z.&lt;/author&gt;&lt;author&gt;Rodrig, J.&lt;/author&gt;&lt;author&gt;Dusseldorp, N.&lt;/author&gt;&lt;author&gt;Niven, M.&lt;/author&gt;&lt;author&gt;Froom, P.&lt;/author&gt;&lt;/authors&gt;&lt;/contributors&gt;&lt;auth-address&gt;Department of Internal Medicine B, Laniado Hospital, Netanya, Israel.&lt;/auth-address&gt;&lt;titles&gt;&lt;title&gt;Increased emergency department chief complaints of fever identified the influenza (H1N1) pandemic before outpatient symptom surveillance&lt;/title&gt;&lt;secondary-title&gt;Environ Health Prev Med&lt;/secondary-title&gt;&lt;/titles&gt;&lt;periodical&gt;&lt;full-title&gt;Environ Health Prev Med&lt;/full-title&gt;&lt;/periodical&gt;&lt;pages&gt;69-72&lt;/pages&gt;&lt;volume&gt;17&lt;/volume&gt;&lt;number&gt;1&lt;/number&gt;&lt;edition&gt;2011/03/31&lt;/edition&gt;&lt;keywords&gt;&lt;keyword&gt;*Emergency Service, Hospital&lt;/keyword&gt;&lt;keyword&gt;Fever/diagnosis/epidemiology&lt;/keyword&gt;&lt;keyword&gt;Hospitalization&lt;/keyword&gt;&lt;keyword&gt;Humans&lt;/keyword&gt;&lt;keyword&gt;Influenza A Virus, H1N1 Subtype/*physiology&lt;/keyword&gt;&lt;keyword&gt;Influenza, Human/diagnosis/*epidemiology&lt;/keyword&gt;&lt;keyword&gt;Israel&lt;/keyword&gt;&lt;keyword&gt;*Pandemics&lt;/keyword&gt;&lt;/keywords&gt;&lt;dates&gt;&lt;year&gt;2012&lt;/year&gt;&lt;pub-dates&gt;&lt;date&gt;Jan&lt;/date&gt;&lt;/pub-dates&gt;&lt;/dates&gt;&lt;isbn&gt;1347-4715 (Electronic)&amp;#xD;1342-078X (Linking)&lt;/isbn&gt;&lt;accession-num&gt;21448581&lt;/accession-num&gt;&lt;urls&gt;&lt;related-urls&gt;&lt;url&gt;http://www.ncbi.nlm.nih.gov/pubmed/21448581&lt;/url&gt;&lt;/related-urls&gt;&lt;/urls&gt;&lt;custom2&gt;3258318&lt;/custom2&gt;&lt;electronic-resource-num&gt;10.1007/s12199-011-0213-2&lt;/electronic-resource-num&gt;&lt;language&gt;eng&lt;/language&gt;&lt;/record&gt;&lt;/Cite&gt;&lt;/EndNote&gt;</w:instrTex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35" w:tooltip="Shimoni, 2012 #42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35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09364D" w:rsidRPr="00314516" w:rsidTr="00E36214"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Wuxi, China 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Qian&lt;/Author&gt;&lt;Year&gt;2011&lt;/Year&gt;&lt;RecNum&gt;6&lt;/RecNum&gt;&lt;DisplayText&gt;[44]&lt;/DisplayText&gt;&lt;record&gt;&lt;rec-number&gt;6&lt;/rec-number&gt;&lt;foreign-keys&gt;&lt;key app="EN" db-id="rafrwvpwdprxpce0fpavdxwka2ee0ztd92ft"&gt;6&lt;/key&gt;&lt;/foreign-keys&gt;&lt;ref-type name="Journal Article"&gt;17&lt;/ref-type&gt;&lt;contributors&gt;&lt;authors&gt;&lt;author&gt;Qian, Y. H.&lt;/author&gt;&lt;author&gt;Su, J.&lt;/author&gt;&lt;author&gt;Shi, P.&lt;/author&gt;&lt;author&gt;He, E. Q.&lt;/author&gt;&lt;author&gt;Shao, J.&lt;/author&gt;&lt;author&gt;Sun, N.&lt;/author&gt;&lt;author&gt;Zu, R. Q.&lt;/author&gt;&lt;author&gt;Yu, R. B.&lt;/author&gt;&lt;/authors&gt;&lt;/contributors&gt;&lt;auth-address&gt;Wuxi Center for Disease Prevention and Control, Wuxi, China.&lt;/auth-address&gt;&lt;titles&gt;&lt;title&gt;Attempted early detection of influenza A (H1N1) pandemic with surveillance data of influenza-like illness and unexplained pneumonia&lt;/title&gt;&lt;secondary-title&gt;Influenza Other Respi Viruses&lt;/secondary-title&gt;&lt;/titles&gt;&lt;periodical&gt;&lt;full-title&gt;Influenza Other Respi Viruses&lt;/full-title&gt;&lt;/periodical&gt;&lt;pages&gt;e479-86&lt;/pages&gt;&lt;volume&gt;5&lt;/volume&gt;&lt;number&gt;6&lt;/number&gt;&lt;edition&gt;2011/06/15&lt;/edition&gt;&lt;keywords&gt;&lt;keyword&gt;China/epidemiology&lt;/keyword&gt;&lt;keyword&gt;Early Diagnosis&lt;/keyword&gt;&lt;keyword&gt;Humans&lt;/keyword&gt;&lt;keyword&gt;Influenza A Virus, H1N1 Subtype/isolation &amp;amp; purification/physiology&lt;/keyword&gt;&lt;keyword&gt;Influenza, Human/*diagnosis/*epidemiology/virology&lt;/keyword&gt;&lt;keyword&gt;*Pandemics&lt;/keyword&gt;&lt;keyword&gt;Pneumonia/*diagnosis/*epidemiology/virology&lt;/keyword&gt;&lt;keyword&gt;Population Surveillance/*methods&lt;/keyword&gt;&lt;keyword&gt;Sentinel Surveillance&lt;/keyword&gt;&lt;/keywords&gt;&lt;dates&gt;&lt;year&gt;2011&lt;/year&gt;&lt;pub-dates&gt;&lt;date&gt;Nov&lt;/date&gt;&lt;/pub-dates&gt;&lt;/dates&gt;&lt;isbn&gt;1750-2659 (Electronic)&amp;#xD;1750-2640 (Linking)&lt;/isbn&gt;&lt;accession-num&gt;21668678&lt;/accession-num&gt;&lt;urls&gt;&lt;related-urls&gt;&lt;url&gt;http://www.ncbi.nlm.nih.gov/pubmed/21668678&lt;/url&gt;&lt;/related-urls&gt;&lt;/urls&gt;&lt;electronic-resource-num&gt;10.1111/j.1750-2659.2011.00248.x&lt;/electronic-resource-num&gt;&lt;language&gt;eng&lt;/language&gt;&lt;/record&gt;&lt;/Cite&gt;&lt;/EndNote&gt;</w:instrTex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44" w:tooltip="Qian, 2011 #6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44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Multicenter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ILI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Data from hospital-based outpatient clinics and EDs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Compared to retrospective data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9364D" w:rsidRPr="00314516" w:rsidTr="00E36214"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Taiwan 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XdTwvQXV0aG9yPjxZZWFyPjIwMDg8L1llYXI+PFJlY051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XdTwvQXV0aG9yPjxZZWFyPjIwMDg8L1llYXI+PFJlY051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39" w:tooltip="Wu, 2008 #20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39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189 hospitals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ILI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CC, ICD-9 diagnosis codes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9364D" w:rsidRPr="00314516" w:rsidTr="00E36214"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US 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Olson&lt;/Author&gt;&lt;Year&gt;2011&lt;/Year&gt;&lt;RecNum&gt;4&lt;/RecNum&gt;&lt;DisplayText&gt;[9]&lt;/DisplayText&gt;&lt;record&gt;&lt;rec-number&gt;4&lt;/rec-number&gt;&lt;foreign-keys&gt;&lt;key app="EN" db-id="rafrwvpwdprxpce0fpavdxwka2ee0ztd92ft"&gt;4&lt;/key&gt;&lt;/foreign-keys&gt;&lt;ref-type name="Journal Article"&gt;17&lt;/ref-type&gt;&lt;contributors&gt;&lt;authors&gt;&lt;author&gt;Olson, D. R.&lt;/author&gt;&lt;author&gt;Paladini, M.&lt;/author&gt;&lt;author&gt;Lober, W. B.&lt;/author&gt;&lt;author&gt;Buckeridge, D. L.&lt;/author&gt;&lt;/authors&gt;&lt;/contributors&gt;&lt;titles&gt;&lt;title&gt;Applying a New Model for Sharing Population Health Data to National Syndromic Influenza Surveillance: DiSTRIBuTE Project Proof of Concept, 2006 to 2009&lt;/title&gt;&lt;secondary-title&gt;PLoS Curr&lt;/secondary-title&gt;&lt;/titles&gt;&lt;periodical&gt;&lt;full-title&gt;PLoS Curr&lt;/full-title&gt;&lt;/periodical&gt;&lt;pages&gt;RRN1251&lt;/pages&gt;&lt;volume&gt;3&lt;/volume&gt;&lt;edition&gt;2011/01/01&lt;/edition&gt;&lt;dates&gt;&lt;year&gt;2011&lt;/year&gt;&lt;/dates&gt;&lt;isbn&gt;2157-3999 (Electronic)&lt;/isbn&gt;&lt;accession-num&gt;21894257&lt;/accession-num&gt;&lt;urls&gt;&lt;related-urls&gt;&lt;url&gt;http://www.ncbi.nlm.nih.gov/pubmed/21894257&lt;/url&gt;&lt;/related-urls&gt;&lt;/urls&gt;&lt;custom2&gt;3148528&lt;/custom2&gt;&lt;electronic-resource-num&gt;10.1371/currents.RRN1251&amp;#xD;k/-/-/261w1jjdm6zrb/5 [pii]&lt;/electronic-resource-num&gt;&lt;language&gt;eng&lt;/language&gt;&lt;/record&gt;&lt;/Cite&gt;&lt;/EndNote&gt;</w:instrTex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9" w:tooltip="Olson, 2011 #4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9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Multiple state/local EDs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“</w:t>
            </w:r>
            <w:proofErr w:type="gramStart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preferred</w:t>
            </w:r>
            <w:proofErr w:type="gramEnd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 local syndrome grouping used by the (local) health department…” 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Weekly aggregate data from all sites based on native </w:t>
            </w:r>
            <w:proofErr w:type="spellStart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syndromic</w:t>
            </w:r>
            <w:proofErr w:type="spellEnd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 criteria. 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ILINet</w:t>
            </w:r>
            <w:proofErr w:type="spellEnd"/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9364D" w:rsidRPr="00314516" w:rsidTr="00E36214"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Guam 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Haddock&lt;/Author&gt;&lt;Year&gt;2010&lt;/Year&gt;&lt;RecNum&gt;8&lt;/RecNum&gt;&lt;DisplayText&gt;[8]&lt;/DisplayText&gt;&lt;record&gt;&lt;rec-number&gt;8&lt;/rec-number&gt;&lt;foreign-keys&gt;&lt;key app="EN" db-id="rafrwvpwdprxpce0fpavdxwka2ee0ztd92ft"&gt;8&lt;/key&gt;&lt;/foreign-keys&gt;&lt;ref-type name="Journal Article"&gt;17&lt;/ref-type&gt;&lt;contributors&gt;&lt;authors&gt;&lt;author&gt;Haddock, R. L.&lt;/author&gt;&lt;author&gt;Damian, Y. S.&lt;/author&gt;&lt;author&gt;Duguies, L. A.&lt;/author&gt;&lt;author&gt;Paulino, Y. C.&lt;/author&gt;&lt;/authors&gt;&lt;/contributors&gt;&lt;auth-address&gt;Office of Epidemiology and Research, Guam Department of Public Health and Social Services, Mangilao, Guam 96913. robhad@yahoo.com&lt;/auth-address&gt;&lt;titles&gt;&lt;title&gt;Guam&amp;apos;s influenza epidemic(s) of 2009&lt;/title&gt;&lt;secondary-title&gt;Hawaii Med J&lt;/secondary-title&gt;&lt;/titles&gt;&lt;periodical&gt;&lt;full-title&gt;Hawaii Med J&lt;/full-title&gt;&lt;/periodical&gt;&lt;pages&gt;50-1&lt;/pages&gt;&lt;volume&gt;69&lt;/volume&gt;&lt;number&gt;6 Suppl 3&lt;/number&gt;&lt;edition&gt;2011/04/13&lt;/edition&gt;&lt;keywords&gt;&lt;keyword&gt;Emergency Service, Hospital/statistics &amp;amp; numerical data&lt;/keyword&gt;&lt;keyword&gt;*Epidemics&lt;/keyword&gt;&lt;keyword&gt;Guam/epidemiology&lt;/keyword&gt;&lt;keyword&gt;Humans&lt;/keyword&gt;&lt;keyword&gt;Influenza A Virus, H1N1 Subtype/isolation &amp;amp; purification&lt;/keyword&gt;&lt;keyword&gt;Influenza A virus/isolation &amp;amp; purification&lt;/keyword&gt;&lt;keyword&gt;Influenza Vaccines&lt;/keyword&gt;&lt;keyword&gt;Influenza, Human/diagnosis/*epidemiology/virology&lt;/keyword&gt;&lt;keyword&gt;*Newspapers&lt;/keyword&gt;&lt;keyword&gt;Population Surveillance/*methods&lt;/keyword&gt;&lt;keyword&gt;Respiratory Tract Infections/diagnosis/*epidemiology&lt;/keyword&gt;&lt;keyword&gt;Reverse Transcriptase Polymerase Chain Reaction&lt;/keyword&gt;&lt;keyword&gt;Time Factors&lt;/keyword&gt;&lt;/keywords&gt;&lt;dates&gt;&lt;year&gt;2010&lt;/year&gt;&lt;pub-dates&gt;&lt;date&gt;Jun&lt;/date&gt;&lt;/pub-dates&gt;&lt;/dates&gt;&lt;isbn&gt;0017-8594 (Print)&amp;#xD;0017-8594 (Linking)&lt;/isbn&gt;&lt;accession-num&gt;20540003&lt;/accession-num&gt;&lt;urls&gt;&lt;related-urls&gt;&lt;url&gt;http://www.ncbi.nlm.nih.gov/pubmed/20540003&lt;/url&gt;&lt;/related-urls&gt;&lt;/urls&gt;&lt;custom2&gt;3123141&lt;/custom2&gt;&lt;language&gt;eng&lt;/language&gt;&lt;/record&gt;&lt;/Cite&gt;&lt;/EndNote&gt;</w:instrTex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8" w:tooltip="Haddock, 2010 #8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8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Civilian ED in Guam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“acute respiratory infection”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“swine flu” in local media; ED diagnosis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Lab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9364D" w:rsidRPr="00314516" w:rsidTr="00E36214"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Madison, WI 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Bellazzini&lt;/Author&gt;&lt;Year&gt;2011&lt;/Year&gt;&lt;RecNum&gt;9&lt;/RecNum&gt;&lt;DisplayText&gt;[11]&lt;/DisplayText&gt;&lt;record&gt;&lt;rec-number&gt;9&lt;/rec-number&gt;&lt;foreign-keys&gt;&lt;key app="EN" db-id="rafrwvpwdprxpce0fpavdxwka2ee0ztd92ft"&gt;9&lt;/key&gt;&lt;/foreign-keys&gt;&lt;ref-type name="Journal Article"&gt;17&lt;/ref-type&gt;&lt;contributors&gt;&lt;authors&gt;&lt;author&gt;Bellazzini, M. A.&lt;/author&gt;&lt;author&gt;Minor, K. D.&lt;/author&gt;&lt;/authors&gt;&lt;/contributors&gt;&lt;auth-address&gt;University of Wisconsin School of Medicine and Public Health, Madison, 53792, USA. mabellazzini@wisc.edu&lt;/auth-address&gt;&lt;titles&gt;&lt;title&gt;ED syndromic surveillance for novel H1N1 spring 2009&lt;/title&gt;&lt;secondary-title&gt;Am J Emerg Med&lt;/secondary-title&gt;&lt;/titles&gt;&lt;periodical&gt;&lt;full-title&gt;Am J Emerg Med&lt;/full-title&gt;&lt;/periodical&gt;&lt;pages&gt;70-4&lt;/pages&gt;&lt;volume&gt;29&lt;/volume&gt;&lt;number&gt;1&lt;/number&gt;&lt;edition&gt;2010/09/10&lt;/edition&gt;&lt;keywords&gt;&lt;keyword&gt;Academic Medical Centers/methods/statistics &amp;amp; numerical data&lt;/keyword&gt;&lt;keyword&gt;*Disease Outbreaks/statistics &amp;amp; numerical data&lt;/keyword&gt;&lt;keyword&gt;*Emergency Service, Hospital/statistics &amp;amp; numerical data&lt;/keyword&gt;&lt;keyword&gt;Humans&lt;/keyword&gt;&lt;keyword&gt;*Influenza A Virus, H1N1 Subtype&lt;/keyword&gt;&lt;keyword&gt;Influenza, Human/diagnosis/*epidemiology&lt;/keyword&gt;&lt;keyword&gt;Population Surveillance/methods&lt;/keyword&gt;&lt;keyword&gt;Seasons&lt;/keyword&gt;&lt;/keywords&gt;&lt;dates&gt;&lt;year&gt;2011&lt;/year&gt;&lt;pub-dates&gt;&lt;date&gt;Jan&lt;/date&gt;&lt;/pub-dates&gt;&lt;/dates&gt;&lt;isbn&gt;1532-8171 (Electronic)&amp;#xD;0735-6757 (Linking)&lt;/isbn&gt;&lt;accession-num&gt;20825786&lt;/accession-num&gt;&lt;urls&gt;&lt;related-urls&gt;&lt;url&gt;http://www.ncbi.nlm.nih.gov/pubmed/20825786&lt;/url&gt;&lt;/related-urls&gt;&lt;/urls&gt;&lt;custom2&gt;3042301&lt;/custom2&gt;&lt;electronic-resource-num&gt;S0735-6757(09)00460-4 [pii]&amp;#xD;10.1016/j.ajem.2009.09.009&lt;/electronic-resource-num&gt;&lt;language&gt;eng&lt;/language&gt;&lt;/record&gt;&lt;/Cite&gt;&lt;/EndNote&gt;</w:instrTex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11" w:tooltip="Bellazzini, 2011 #9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1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Gangnon&lt;/Author&gt;&lt;Year&gt;2009&lt;/Year&gt;&lt;RecNum&gt;14&lt;/RecNum&gt;&lt;DisplayText&gt;[18]&lt;/DisplayText&gt;&lt;record&gt;&lt;rec-number&gt;14&lt;/rec-number&gt;&lt;foreign-keys&gt;&lt;key app="EN" db-id="rafrwvpwdprxpce0fpavdxwka2ee0ztd92ft"&gt;14&lt;/key&gt;&lt;/foreign-keys&gt;&lt;ref-type name="Journal Article"&gt;17&lt;/ref-type&gt;&lt;contributors&gt;&lt;authors&gt;&lt;author&gt;Gangnon, R.&lt;/author&gt;&lt;author&gt;Bellazzini, M.&lt;/author&gt;&lt;author&gt;Minor, K.&lt;/author&gt;&lt;author&gt;Johnson, M.&lt;/author&gt;&lt;/authors&gt;&lt;/contributors&gt;&lt;auth-address&gt;Department of Biostatistics, University of Wisconsin School of Medicine and Public Health, Madison, WI 53726, USA. ronald@biostat.wisc.edu&lt;/auth-address&gt;&lt;titles&gt;&lt;title&gt;Syndromic surveillance: early results from the MARISSA project&lt;/title&gt;&lt;secondary-title&gt;WMJ&lt;/secondary-title&gt;&lt;/titles&gt;&lt;periodical&gt;&lt;full-title&gt;WMJ&lt;/full-title&gt;&lt;/periodical&gt;&lt;pages&gt;256-8&lt;/pages&gt;&lt;volume&gt;108&lt;/volume&gt;&lt;number&gt;5&lt;/number&gt;&lt;edition&gt;2009/09/12&lt;/edition&gt;&lt;keywords&gt;&lt;keyword&gt;Emergency Service, Hospital&lt;/keyword&gt;&lt;keyword&gt;Fever/*epidemiology&lt;/keyword&gt;&lt;keyword&gt;Hospitals, University&lt;/keyword&gt;&lt;keyword&gt;Humans&lt;/keyword&gt;&lt;keyword&gt;Influenza, Human/*epidemiology&lt;/keyword&gt;&lt;keyword&gt;Population Surveillance/*methods&lt;/keyword&gt;&lt;keyword&gt;Syndrome&lt;/keyword&gt;&lt;keyword&gt;Wisconsin/epidemiology&lt;/keyword&gt;&lt;/keywords&gt;&lt;dates&gt;&lt;year&gt;2009&lt;/year&gt;&lt;pub-dates&gt;&lt;date&gt;Aug&lt;/date&gt;&lt;/pub-dates&gt;&lt;/dates&gt;&lt;isbn&gt;1098-1861 (Print)&amp;#xD;1098-1861 (Linking)&lt;/isbn&gt;&lt;accession-num&gt;19743758&lt;/accession-num&gt;&lt;urls&gt;&lt;related-urls&gt;&lt;url&gt;http://www.ncbi.nlm.nih.gov/pubmed/19743758&lt;/url&gt;&lt;/related-urls&gt;&lt;/urls&gt;&lt;custom2&gt;2893396&lt;/custom2&gt;&lt;language&gt;eng&lt;/language&gt;&lt;/record&gt;&lt;/Cite&gt;&lt;/EndNote&gt;</w:instrTex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18" w:tooltip="Gangnon, 2009 #14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8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1 ED, Madison WI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ILI syndrome definitions/diagnostic codes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ED CC &amp; diagnosis at presentation/discharge; ICD-9 codes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Lab 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9364D" w:rsidRPr="00314516" w:rsidTr="00E36214"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Washington DC 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May&lt;/Author&gt;&lt;Year&gt;2010&lt;/Year&gt;&lt;RecNum&gt;11&lt;/RecNum&gt;&lt;DisplayText&gt;[26]&lt;/DisplayText&gt;&lt;record&gt;&lt;rec-number&gt;11&lt;/rec-number&gt;&lt;foreign-keys&gt;&lt;key app="EN" db-id="rafrwvpwdprxpce0fpavdxwka2ee0ztd92ft"&gt;11&lt;/key&gt;&lt;/foreign-keys&gt;&lt;ref-type name="Journal Article"&gt;17&lt;/ref-type&gt;&lt;contributors&gt;&lt;authors&gt;&lt;author&gt;May, L. S.&lt;/author&gt;&lt;author&gt;Griffin, B. A.&lt;/author&gt;&lt;author&gt;Bauers, N. M.&lt;/author&gt;&lt;author&gt;Jain, A.&lt;/author&gt;&lt;author&gt;Mitchum, M.&lt;/author&gt;&lt;author&gt;Sikka, N.&lt;/author&gt;&lt;author&gt;Carim, M.&lt;/author&gt;&lt;author&gt;Stoto, M. A.&lt;/author&gt;&lt;/authors&gt;&lt;/contributors&gt;&lt;auth-address&gt;The George Washington University, Department of Emergency Medicine, Washington, D.C.&lt;/auth-address&gt;&lt;titles&gt;&lt;title&gt;Emergency department chief complaint and diagnosis data to detect influenza-like illness with an electronic medical record&lt;/title&gt;&lt;secondary-title&gt;West J Emerg Med&lt;/secondary-title&gt;&lt;/titles&gt;&lt;periodical&gt;&lt;full-title&gt;West J Emerg Med&lt;/full-title&gt;&lt;/periodical&gt;&lt;pages&gt;1-9&lt;/pages&gt;&lt;volume&gt;11&lt;/volume&gt;&lt;number&gt;1&lt;/number&gt;&lt;edition&gt;2010/04/23&lt;/edition&gt;&lt;dates&gt;&lt;year&gt;2010&lt;/year&gt;&lt;pub-dates&gt;&lt;date&gt;Feb&lt;/date&gt;&lt;/pub-dates&gt;&lt;/dates&gt;&lt;isbn&gt;1936-9018 (Electronic)&amp;#xD;1936-900X (Linking)&lt;/isbn&gt;&lt;accession-num&gt;20411066&lt;/accession-num&gt;&lt;urls&gt;&lt;related-urls&gt;&lt;url&gt;http://www.ncbi.nlm.nih.gov/pubmed/20411066&lt;/url&gt;&lt;/related-urls&gt;&lt;/urls&gt;&lt;custom2&gt;2850833&lt;/custom2&gt;&lt;language&gt;eng&lt;/language&gt;&lt;/record&gt;&lt;/Cite&gt;&lt;/EndNote&gt;</w:instrTex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26" w:tooltip="May, 2010 #11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26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Single, urban, academic ED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CC: fever, HA, dry cough, ST, </w:t>
            </w:r>
            <w:proofErr w:type="spellStart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rhinorrhea</w:t>
            </w:r>
            <w:proofErr w:type="spellEnd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myalgias</w:t>
            </w:r>
            <w:proofErr w:type="spellEnd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Dx</w:t>
            </w:r>
            <w:proofErr w:type="spellEnd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: bronchitis, pneumonia, URI, acute sinusitis, </w:t>
            </w:r>
            <w:proofErr w:type="spellStart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pharyngitis</w:t>
            </w:r>
            <w:proofErr w:type="spellEnd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, fever, </w:t>
            </w:r>
            <w:proofErr w:type="spellStart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myalgias</w:t>
            </w:r>
            <w:proofErr w:type="spellEnd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Relationship of CC and diagnosis for the syndromes.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CDC ILI rates.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9364D" w:rsidRPr="00314516" w:rsidTr="00E36214"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King County/Seattle 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Ld2FuLUdldHQ8L0F1dGhvcj48WWVhcj4yMDA5PC9ZZWFy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Ld2FuLUdldHQ8L0F1dGhvcj48WWVhcj4yMDA5PC9ZZWFy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23" w:tooltip="Kwan-Gett, 2009 #12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23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18 EDs in King County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ILI 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CC, discharge </w:t>
            </w:r>
            <w:proofErr w:type="spellStart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dx</w:t>
            </w:r>
            <w:proofErr w:type="spellEnd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 and case reports of H1N1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Lab, case reports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9364D" w:rsidRPr="00314516" w:rsidTr="00E36214"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Baltimore, MD and SLC, UT 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Tb3V0aDwvQXV0aG9yPjxZZWFyPjIwMDg8L1llYXI+PFJl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Tb3V0aDwvQXV0aG9yPjxZZWFyPjIwMDg8L1llYXI+PFJl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37" w:tooltip="South, 2008 #18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37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VA hospitals (ED and </w:t>
            </w:r>
            <w:proofErr w:type="spellStart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outpt</w:t>
            </w:r>
            <w:proofErr w:type="spellEnd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ILI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CC, ED notes, nursing notes/triage </w:t>
            </w:r>
            <w:proofErr w:type="spellStart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vs</w:t>
            </w:r>
            <w:proofErr w:type="spellEnd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 entire text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Multiple MD-reviewers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9364D" w:rsidRPr="00314516" w:rsidTr="00E36214"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Boston, MA 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Cb3VyZ2VvaXM8L0F1dGhvcj48WWVhcj4yMDA2PC9ZZWFy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Cb3VyZ2VvaXM8L0F1dGhvcj48WWVhcj4yMDA2PC9ZZWFy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12" w:tooltip="Bourgeois, 2006 #23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2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Ccm93bnN0ZWluPC9BdXRob3I+PFllYXI+MjAwNTwvWWVh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Ccm93bnN0ZWluPC9BdXRob3I+PFllYXI+MjAwNTwvWWVh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14" w:tooltip="Brownstein, 2005 #24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4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ED of a tertiary care children’s hospital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Resp</w:t>
            </w:r>
            <w:proofErr w:type="spellEnd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 illness/</w:t>
            </w:r>
          </w:p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infectious </w:t>
            </w:r>
            <w:proofErr w:type="spellStart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resp</w:t>
            </w:r>
            <w:proofErr w:type="spellEnd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 illness, 2 of: F, cough, sneezing, ST, runny nose, congestion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CC; free text converted to 181 possible </w:t>
            </w:r>
            <w:proofErr w:type="spellStart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dx</w:t>
            </w:r>
            <w:proofErr w:type="spellEnd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 (17=</w:t>
            </w:r>
            <w:proofErr w:type="spellStart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resp</w:t>
            </w:r>
            <w:proofErr w:type="spellEnd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Lab, mortality data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9364D" w:rsidRPr="00314516" w:rsidTr="00E36214"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SE Virginia; Hampton Roads/Tidewater region 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Yuan&lt;/Author&gt;&lt;Year&gt;2004&lt;/Year&gt;&lt;RecNum&gt;25&lt;/RecNum&gt;&lt;DisplayText&gt;[40]&lt;/DisplayText&gt;&lt;record&gt;&lt;rec-number&gt;25&lt;/rec-number&gt;&lt;foreign-keys&gt;&lt;key app="EN" db-id="rafrwvpwdprxpce0fpavdxwka2ee0ztd92ft"&gt;25&lt;/key&gt;&lt;/foreign-keys&gt;&lt;ref-type name="Journal Article"&gt;17&lt;/ref-type&gt;&lt;contributors&gt;&lt;authors&gt;&lt;author&gt;Yuan, C. M.&lt;/author&gt;&lt;author&gt;Love, S.&lt;/author&gt;&lt;author&gt;Wilson, M.&lt;/author&gt;&lt;/authors&gt;&lt;/contributors&gt;&lt;auth-address&gt;Bureau of Epidemiology and Health Risk Assessment, District of Columbia Department of Health, 825 North Capitol St. NE, Third Floor, Washington, D.C., 20002, USA. christine.yuan@dc.gov&lt;/auth-address&gt;&lt;titles&gt;&lt;title&gt;Syndromic surveillance at hospital emergency departments--southeastern Virginia&lt;/title&gt;&lt;secondary-title&gt;MMWR Morb Mortal Wkly Rep&lt;/secondary-title&gt;&lt;/titles&gt;&lt;periodical&gt;&lt;full-title&gt;MMWR Morb Mortal Wkly Rep&lt;/full-title&gt;&lt;/periodical&gt;&lt;pages&gt;56-8&lt;/pages&gt;&lt;volume&gt;53 Suppl&lt;/volume&gt;&lt;edition&gt;2005/02/18&lt;/edition&gt;&lt;keywords&gt;&lt;keyword&gt;Algorithms&lt;/keyword&gt;&lt;keyword&gt;Bioterrorism/*prevention &amp;amp; control&lt;/keyword&gt;&lt;keyword&gt;Disease Outbreaks/prevention &amp;amp; control&lt;/keyword&gt;&lt;keyword&gt;*Emergency Service, Hospital&lt;/keyword&gt;&lt;keyword&gt;Humans&lt;/keyword&gt;&lt;keyword&gt;Population Surveillance/*methods&lt;/keyword&gt;&lt;keyword&gt;Virginia&lt;/keyword&gt;&lt;/keywords&gt;&lt;dates&gt;&lt;year&gt;2004&lt;/year&gt;&lt;pub-dates&gt;&lt;date&gt;Sep 24&lt;/date&gt;&lt;/pub-dates&gt;&lt;/dates&gt;&lt;isbn&gt;1545-861X (Electronic)&amp;#xD;0149-2195 (Linking)&lt;/isbn&gt;&lt;accession-num&gt;15714630&lt;/accession-num&gt;&lt;urls&gt;&lt;related-urls&gt;&lt;url&gt;http://www.ncbi.nlm.nih.gov/pubmed/15714630&lt;/url&gt;&lt;/related-urls&gt;&lt;/urls&gt;&lt;language&gt;eng&lt;/language&gt;&lt;/record&gt;&lt;/Cite&gt;&lt;/EndNote&gt;</w:instrTex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40" w:tooltip="Yuan, 2004 #25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40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7 VA hospitals; “significant military presence”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7 syndromes (fever, respiratory distress, vomiting, diarrhea, rash, disorientation and sepsis)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CC categorized into 1 of 7 syndromes. On high occurrence days, chart reviews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local sentinel surveillance system (CDC)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9364D" w:rsidRPr="00314516" w:rsidTr="00E36214"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NYC, US 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ZWZmZXJuYW48L0F1dGhvcj48WWVhcj4yMDA0PC9ZZWFy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ZWZmZXJuYW48L0F1dGhvcj48WWVhcj4yMDA0PC9ZZWFy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20" w:tooltip="Heffernan, 2004 #27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20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,</w:t>
            </w:r>
            <w:hyperlink w:anchor="_ENREF_21" w:tooltip="Heffernan, 2004 #28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21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Greenko&lt;/Author&gt;&lt;Year&gt;2003&lt;/Year&gt;&lt;RecNum&gt;32&lt;/RecNum&gt;&lt;DisplayText&gt;[19]&lt;/DisplayText&gt;&lt;record&gt;&lt;rec-number&gt;32&lt;/rec-number&gt;&lt;foreign-keys&gt;&lt;key app="EN" db-id="rafrwvpwdprxpce0fpavdxwka2ee0ztd92ft"&gt;32&lt;/key&gt;&lt;/foreign-keys&gt;&lt;ref-type name="Journal Article"&gt;17&lt;/ref-type&gt;&lt;contributors&gt;&lt;authors&gt;&lt;author&gt;Greenko, J.&lt;/author&gt;&lt;author&gt;Mostashari, F.&lt;/author&gt;&lt;author&gt;Fine, A.&lt;/author&gt;&lt;author&gt;Layton, M.&lt;/author&gt;&lt;/authors&gt;&lt;/contributors&gt;&lt;auth-address&gt;Bureau of Communicable Disease, New York City Department of Health and Mental Hygiene, New York, NY 10013, USA. jgreenko@health.nyc.gov&lt;/auth-address&gt;&lt;titles&gt;&lt;title&gt;Clinical evaluation of the Emergency Medical Services (EMS) ambulance dispatch-based syndromic surveillance system, New York City&lt;/title&gt;&lt;secondary-title&gt;J Urban Health&lt;/secondary-title&gt;&lt;/titles&gt;&lt;periodical&gt;&lt;full-title&gt;J Urban Health&lt;/full-title&gt;&lt;/periodical&gt;&lt;pages&gt;i50-6&lt;/pages&gt;&lt;volume&gt;80&lt;/volume&gt;&lt;number&gt;2 Suppl 1&lt;/number&gt;&lt;edition&gt;2003/06/07&lt;/edition&gt;&lt;keywords&gt;&lt;keyword&gt;Adolescent&lt;/keyword&gt;&lt;keyword&gt;Adult&lt;/keyword&gt;&lt;keyword&gt;Aged&lt;/keyword&gt;&lt;keyword&gt;Ambulances/*utilization&lt;/keyword&gt;&lt;keyword&gt;Bioterrorism&lt;/keyword&gt;&lt;keyword&gt;Child&lt;/keyword&gt;&lt;keyword&gt;Child, Preschool&lt;/keyword&gt;&lt;keyword&gt;Data Collection/methods&lt;/keyword&gt;&lt;keyword&gt;Emergency Medical Service Communication Systems&lt;/keyword&gt;&lt;keyword&gt;Emergency Medical Services/utilization&lt;/keyword&gt;&lt;keyword&gt;Female&lt;/keyword&gt;&lt;keyword&gt;Humans&lt;/keyword&gt;&lt;keyword&gt;Infant&lt;/keyword&gt;&lt;keyword&gt;Infant, Newborn&lt;/keyword&gt;&lt;keyword&gt;Influenza, Human/epidemiology&lt;/keyword&gt;&lt;keyword&gt;Male&lt;/keyword&gt;&lt;keyword&gt;Middle Aged&lt;/keyword&gt;&lt;keyword&gt;New York City/epidemiology&lt;/keyword&gt;&lt;keyword&gt;Population Surveillance/*methods&lt;/keyword&gt;&lt;keyword&gt;*Public Health Informatics&lt;/keyword&gt;&lt;/keywords&gt;&lt;dates&gt;&lt;year&gt;2003&lt;/year&gt;&lt;pub-dates&gt;&lt;date&gt;Jun&lt;/date&gt;&lt;/pub-dates&gt;&lt;/dates&gt;&lt;isbn&gt;1099-3460 (Print)&amp;#xD;1099-3460 (Linking)&lt;/isbn&gt;&lt;accession-num&gt;12791779&lt;/accession-num&gt;&lt;urls&gt;&lt;related-urls&gt;&lt;url&gt;http://www.ncbi.nlm.nih.gov/pubmed/12791779&lt;/url&gt;&lt;/related-urls&gt;&lt;/urls&gt;&lt;language&gt;eng&lt;/language&gt;&lt;/record&gt;&lt;/Cite&gt;&lt;/EndNote&gt;</w:instrTex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19" w:tooltip="Greenko, 2003 #32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9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PbHNvbjwvQXV0aG9yPjxZZWFyPjIwMDc8L1llYXI+PFJl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PbHNvbjwvQXV0aG9yPjxZZWFyPjIwMDc8L1llYXI+PFJl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30" w:tooltip="Olson, 2007 #41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30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Plagianos&lt;/Author&gt;&lt;Year&gt;2011&lt;/Year&gt;&lt;RecNum&gt;5&lt;/RecNum&gt;&lt;DisplayText&gt;[31]&lt;/DisplayText&gt;&lt;record&gt;&lt;rec-number&gt;5&lt;/rec-number&gt;&lt;foreign-keys&gt;&lt;key app="EN" db-id="rafrwvpwdprxpce0fpavdxwka2ee0ztd92ft"&gt;5&lt;/key&gt;&lt;/foreign-keys&gt;&lt;ref-type name="Journal Article"&gt;17&lt;/ref-type&gt;&lt;contributors&gt;&lt;authors&gt;&lt;author&gt;Plagianos, M. G.&lt;/author&gt;&lt;author&gt;Wu, W. Y.&lt;/author&gt;&lt;author&gt;McCullough, C.&lt;/author&gt;&lt;author&gt;Paladini, M.&lt;/author&gt;&lt;author&gt;Lurio, J.&lt;/author&gt;&lt;author&gt;Buck, M. D.&lt;/author&gt;&lt;author&gt;Calman, N.&lt;/author&gt;&lt;author&gt;Soulakis, N.&lt;/author&gt;&lt;/authors&gt;&lt;/contributors&gt;&lt;auth-address&gt;New York City Department of Health and Mental Hygiene, New York, NY 11101-4132, USA.&lt;/auth-address&gt;&lt;titles&gt;&lt;title&gt;Syndromic surveillance during pandemic (H1N1) 2009 outbreak, New York, New York, USA&lt;/title&gt;&lt;secondary-title&gt;Emerg Infect Dis&lt;/secondary-title&gt;&lt;/titles&gt;&lt;periodical&gt;&lt;full-title&gt;Emerg Infect Dis&lt;/full-title&gt;&lt;/periodical&gt;&lt;pages&gt;1724-6&lt;/pages&gt;&lt;volume&gt;17&lt;/volume&gt;&lt;number&gt;9&lt;/number&gt;&lt;edition&gt;2011/09/06&lt;/edition&gt;&lt;keywords&gt;&lt;keyword&gt;Ambulatory Care/statistics &amp;amp; numerical data&lt;/keyword&gt;&lt;keyword&gt;Emergency Service, Hospital/statistics &amp;amp; numerical data&lt;/keyword&gt;&lt;keyword&gt;Humans&lt;/keyword&gt;&lt;keyword&gt;*Influenza A Virus, H1N1 Subtype&lt;/keyword&gt;&lt;keyword&gt;Influenza, Human/*epidemiology/virology&lt;/keyword&gt;&lt;keyword&gt;New York City/epidemiology&lt;/keyword&gt;&lt;keyword&gt;*Pandemics&lt;/keyword&gt;&lt;keyword&gt;*Population Surveillance&lt;/keyword&gt;&lt;keyword&gt;Statistics, Nonparametric&lt;/keyword&gt;&lt;/keywords&gt;&lt;dates&gt;&lt;year&gt;2011&lt;/year&gt;&lt;pub-dates&gt;&lt;date&gt;Sep&lt;/date&gt;&lt;/pub-dates&gt;&lt;/dates&gt;&lt;isbn&gt;1080-6059 (Electronic)&amp;#xD;1080-6040 (Linking)&lt;/isbn&gt;&lt;accession-num&gt;21888804&lt;/accession-num&gt;&lt;urls&gt;&lt;related-urls&gt;&lt;url&gt;http://www.ncbi.nlm.nih.gov/pubmed/21888804&lt;/url&gt;&lt;/related-urls&gt;&lt;/urls&gt;&lt;custom2&gt;3322055&lt;/custom2&gt;&lt;electronic-resource-num&gt;10.3201/eid1709.101357&lt;/electronic-resource-num&gt;&lt;language&gt;eng&lt;/language&gt;&lt;/record&gt;&lt;/Cite&gt;&lt;/EndNote&gt;</w:instrTex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31" w:tooltip="Plagianos, 2011 #5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31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39 EDs, EMS 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dispatch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Respiratory, fever, diarrhea, 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vomiting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Free text CC, EMS dispatch 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data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Lab, ED </w:t>
            </w:r>
            <w:proofErr w:type="spellStart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dx</w:t>
            </w:r>
            <w:proofErr w:type="spellEnd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 ILI 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9364D" w:rsidRPr="00314516" w:rsidTr="00E36214">
        <w:tc>
          <w:tcPr>
            <w:tcW w:w="0" w:type="auto"/>
          </w:tcPr>
          <w:p w:rsidR="0009364D" w:rsidRPr="00314516" w:rsidRDefault="0009364D" w:rsidP="00E3621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Los Angeles, CA  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ilka&lt;/Author&gt;&lt;Year&gt;2003&lt;/Year&gt;&lt;RecNum&gt;29&lt;/RecNum&gt;&lt;DisplayText&gt;[36]&lt;/DisplayText&gt;&lt;record&gt;&lt;rec-number&gt;29&lt;/rec-number&gt;&lt;foreign-keys&gt;&lt;key app="EN" db-id="rafrwvpwdprxpce0fpavdxwka2ee0ztd92ft"&gt;29&lt;/key&gt;&lt;/foreign-keys&gt;&lt;ref-type name="Journal Article"&gt;17&lt;/ref-type&gt;&lt;contributors&gt;&lt;authors&gt;&lt;author&gt;Silka, P. A.&lt;/author&gt;&lt;author&gt;Geiderman, J. M.&lt;/author&gt;&lt;author&gt;Goldberg, J. B.&lt;/author&gt;&lt;author&gt;Kim, L. P.&lt;/author&gt;&lt;/authors&gt;&lt;/contributors&gt;&lt;auth-address&gt;Ruth and Harry Roman Emergency Department, Burns and Allen Research Institute, Cedars-Sinai Medical Center, 8700 Beverly Boulevard, Los Angeles, CA 90048, USA. Paul.Silka@cshs.org&lt;/auth-address&gt;&lt;titles&gt;&lt;title&gt;Demand on ED resources during periods of widespread influenza activity&lt;/title&gt;&lt;secondary-title&gt;Am J Emerg Med&lt;/secondary-title&gt;&lt;/titles&gt;&lt;periodical&gt;&lt;full-title&gt;Am J Emerg Med&lt;/full-title&gt;&lt;/periodical&gt;&lt;pages&gt;534-9&lt;/pages&gt;&lt;volume&gt;21&lt;/volume&gt;&lt;number&gt;7&lt;/number&gt;&lt;edition&gt;2003/12/05&lt;/edition&gt;&lt;keywords&gt;&lt;keyword&gt;Centers for Disease Control and Prevention (U.S.)&lt;/keyword&gt;&lt;keyword&gt;Emergency Service, Hospital/*utilization&lt;/keyword&gt;&lt;keyword&gt;*Health Services Needs and Demand&lt;/keyword&gt;&lt;keyword&gt;Hospitals, Urban&lt;/keyword&gt;&lt;keyword&gt;Humans&lt;/keyword&gt;&lt;keyword&gt;Influenza, Human/*epidemiology&lt;/keyword&gt;&lt;keyword&gt;Length of Stay/statistics &amp;amp; numerical data&lt;/keyword&gt;&lt;keyword&gt;Los Angeles/epidemiology&lt;/keyword&gt;&lt;keyword&gt;Medical Records Systems, Computerized&lt;/keyword&gt;&lt;keyword&gt;Patient Admission/statistics &amp;amp; numerical data&lt;/keyword&gt;&lt;keyword&gt;Retrospective Studies&lt;/keyword&gt;&lt;keyword&gt;United States&lt;/keyword&gt;&lt;/keywords&gt;&lt;dates&gt;&lt;year&gt;2003&lt;/year&gt;&lt;pub-dates&gt;&lt;date&gt;Nov&lt;/date&gt;&lt;/pub-dates&gt;&lt;/dates&gt;&lt;isbn&gt;0735-6757 (Print)&amp;#xD;0735-6757 (Linking)&lt;/isbn&gt;&lt;accession-num&gt;14655231&lt;/accession-num&gt;&lt;urls&gt;&lt;related-urls&gt;&lt;url&gt;http://www.ncbi.nlm.nih.gov/pubmed/14655231&lt;/url&gt;&lt;/related-urls&gt;&lt;/urls&gt;&lt;electronic-resource-num&gt;S0735675703001992 [pii]&lt;/electronic-resource-num&gt;&lt;language&gt;eng&lt;/language&gt;&lt;/record&gt;&lt;/Cite&gt;&lt;/EndNote&gt;</w:instrTex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36" w:tooltip="Silka, 2003 #29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36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Urban, teaching hospital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Flu index:  fever, infection, or respiratory CC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CC “fever/infection” or “respiratory” (also ED census, LOS, admission rate, total bed time, LWBS, saturation)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CDC data for “widespread” activity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9364D" w:rsidRPr="00314516" w:rsidTr="00E36214"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Wash, D.C. 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ewis&lt;/Author&gt;&lt;Year&gt;2002&lt;/Year&gt;&lt;RecNum&gt;34&lt;/RecNum&gt;&lt;DisplayText&gt;[43]&lt;/DisplayText&gt;&lt;record&gt;&lt;rec-number&gt;34&lt;/rec-number&gt;&lt;foreign-keys&gt;&lt;key app="EN" db-id="rafrwvpwdprxpce0fpavdxwka2ee0ztd92ft"&gt;34&lt;/key&gt;&lt;/foreign-keys&gt;&lt;ref-type name="Journal Article"&gt;17&lt;/ref-type&gt;&lt;contributors&gt;&lt;authors&gt;&lt;author&gt;Lewis, M. D.&lt;/author&gt;&lt;author&gt;Pavlin, J. A.&lt;/author&gt;&lt;author&gt;Mansfield, J. L.&lt;/author&gt;&lt;author&gt;O&amp;apos;Brien, S.&lt;/author&gt;&lt;author&gt;Boomsma, L. G.&lt;/author&gt;&lt;author&gt;Elbert, Y.&lt;/author&gt;&lt;author&gt;Kelley, P. W.&lt;/author&gt;&lt;/authors&gt;&lt;/contributors&gt;&lt;auth-address&gt;Division of Preventive Medicine, Walter Reed Army Institute of Research, Silver Spring, Maryland, USA. michael.lewis@thai.amedd.army.mil&lt;/auth-address&gt;&lt;titles&gt;&lt;title&gt;Disease outbreak detection system using syndromic data in the greater Washington DC area&lt;/title&gt;&lt;secondary-title&gt;Am J Prev Med&lt;/secondary-title&gt;&lt;/titles&gt;&lt;periodical&gt;&lt;full-title&gt;Am J Prev Med&lt;/full-title&gt;&lt;/periodical&gt;&lt;pages&gt;180-6&lt;/pages&gt;&lt;volume&gt;23&lt;/volume&gt;&lt;number&gt;3&lt;/number&gt;&lt;edition&gt;2002/09/28&lt;/edition&gt;&lt;keywords&gt;&lt;keyword&gt;Ambulatory Care&lt;/keyword&gt;&lt;keyword&gt;Bioterrorism/*prevention &amp;amp; control&lt;/keyword&gt;&lt;keyword&gt;Communicable Disease Control/*methods&lt;/keyword&gt;&lt;keyword&gt;*Disease Outbreaks&lt;/keyword&gt;&lt;keyword&gt;District of Columbia/epidemiology&lt;/keyword&gt;&lt;keyword&gt;Humans&lt;/keyword&gt;&lt;keyword&gt;*Information Systems&lt;/keyword&gt;&lt;keyword&gt;Military Medicine&lt;/keyword&gt;&lt;keyword&gt;*Sentinel Surveillance&lt;/keyword&gt;&lt;keyword&gt;Syndrome&lt;/keyword&gt;&lt;keyword&gt;Systems Integration&lt;/keyword&gt;&lt;/keywords&gt;&lt;dates&gt;&lt;year&gt;2002&lt;/year&gt;&lt;pub-dates&gt;&lt;date&gt;Oct&lt;/date&gt;&lt;/pub-dates&gt;&lt;/dates&gt;&lt;isbn&gt;0749-3797 (Print)&amp;#xD;0749-3797 (Linking)&lt;/isbn&gt;&lt;accession-num&gt;12350450&lt;/accession-num&gt;&lt;urls&gt;&lt;related-urls&gt;&lt;url&gt;http://www.ncbi.nlm.nih.gov/pubmed/12350450&lt;/url&gt;&lt;/related-urls&gt;&lt;/urls&gt;&lt;electronic-resource-num&gt;S0749379702004907 [pii]&lt;/electronic-resource-num&gt;&lt;language&gt;eng&lt;/language&gt;&lt;/record&gt;&lt;/Cite&gt;&lt;/EndNote&gt;</w:instrTex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43" w:tooltip="Lewis, 2002 #34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43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Military ED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Respiratory syndrome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Standardized ambulatory data record (discharge </w:t>
            </w:r>
            <w:proofErr w:type="spellStart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dx</w:t>
            </w:r>
            <w:proofErr w:type="spellEnd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CDC data for ILI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9364D" w:rsidRPr="00314516" w:rsidTr="00E36214"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Pittsburg, PA 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Fc3Bpbm88L0F1dGhvcj48WWVhcj4yMDAxPC9ZZWFyPjxS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Fc3Bpbm88L0F1dGhvcj48WWVhcj4yMDAxPC9ZZWFyPjxS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16" w:tooltip="Espino, 2003 #37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6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,</w:t>
            </w:r>
            <w:hyperlink w:anchor="_ENREF_17" w:tooltip="Espino, 2001 #35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7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hyperlink w:anchor="_ENREF_11" w:tooltip="Espino, 2003 #37" w:history="1"/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U of Pittsburgh Medical Center Health System EDs, telephone triage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Acute </w:t>
            </w:r>
            <w:proofErr w:type="spellStart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resp</w:t>
            </w:r>
            <w:proofErr w:type="spellEnd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 illness (&lt;5 days of cough, SOB, sputum, abnormal lung exam or XR w/ PNA); Telephone triage guidelines ‘respiratory’ and ‘constitutional’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CC and discharge </w:t>
            </w:r>
            <w:proofErr w:type="spellStart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dx</w:t>
            </w:r>
            <w:proofErr w:type="spellEnd"/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; Which telephonic triage guideline was followed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CDC weekly regional flu activity, ILI, Lab.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9364D" w:rsidRPr="008C3867" w:rsidTr="00E36214"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Los Alamos, NM 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CcmlsbG1hbjwvQXV0aG9yPjxZZWFyPjIwMDU8L1llYXI+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CcmlsbG1hbjwvQXV0aG9yPjxZZWFyPjIwMDU8L1llYXI+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13" w:tooltip="Brillman, 2005 #39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3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hyperlink w:anchor="_ENREF_37" w:tooltip="Brillman, 2005 #39" w:history="1"/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UH</w:t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 xml:space="preserve">“respiratory” Uses ESSENCE/RODS categories 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Tsui&lt;/Author&gt;&lt;Year&gt;2003&lt;/Year&gt;&lt;RecNum&gt;54&lt;/RecNum&gt;&lt;DisplayText&gt;[56]&lt;/DisplayText&gt;&lt;record&gt;&lt;rec-number&gt;54&lt;/rec-number&gt;&lt;foreign-keys&gt;&lt;key app="EN" db-id="rafrwvpwdprxpce0fpavdxwka2ee0ztd92ft"&gt;54&lt;/key&gt;&lt;/foreign-keys&gt;&lt;ref-type name="Journal Article"&gt;17&lt;/ref-type&gt;&lt;contributors&gt;&lt;authors&gt;&lt;author&gt;Tsui, F. C.&lt;/author&gt;&lt;author&gt;Espino, J. U.&lt;/author&gt;&lt;author&gt;Dato, V. M.&lt;/author&gt;&lt;author&gt;Gesteland, P. H.&lt;/author&gt;&lt;author&gt;Hutman, J.&lt;/author&gt;&lt;author&gt;Wagner, M. M.&lt;/author&gt;&lt;/authors&gt;&lt;/contributors&gt;&lt;auth-address&gt;The RODS Laboratory, Center for Biomedical Informatics, Suite 8084 Forbes Tower, 200 Lothrop Street, Pittsburgh, PA 15261, USA. tsui@cbmi.pitt.edu&lt;/auth-address&gt;&lt;titles&gt;&lt;title&gt;Technical description of RODS: a real-time public health surveillance system&lt;/title&gt;&lt;secondary-title&gt;J Am Med Inform Assoc&lt;/secondary-title&gt;&lt;/titles&gt;&lt;periodical&gt;&lt;full-title&gt;J Am Med Inform Assoc&lt;/full-title&gt;&lt;/periodical&gt;&lt;pages&gt;399-408&lt;/pages&gt;&lt;volume&gt;10&lt;/volume&gt;&lt;number&gt;5&lt;/number&gt;&lt;edition&gt;2003/06/17&lt;/edition&gt;&lt;keywords&gt;&lt;keyword&gt;Algorithms&lt;/keyword&gt;&lt;keyword&gt;Bayes Theorem&lt;/keyword&gt;&lt;keyword&gt;Bioterrorism&lt;/keyword&gt;&lt;keyword&gt;Communicable Diseases, Emerging/epidemiology&lt;/keyword&gt;&lt;keyword&gt;*Computer Systems&lt;/keyword&gt;&lt;keyword&gt;*Disease Outbreaks&lt;/keyword&gt;&lt;keyword&gt;Emergency Service, Hospital&lt;/keyword&gt;&lt;keyword&gt;Humans&lt;/keyword&gt;&lt;keyword&gt;Internet&lt;/keyword&gt;&lt;keyword&gt;Population Surveillance/*methods&lt;/keyword&gt;&lt;keyword&gt;United States&lt;/keyword&gt;&lt;keyword&gt;User-Computer Interface&lt;/keyword&gt;&lt;/keywords&gt;&lt;dates&gt;&lt;year&gt;2003&lt;/year&gt;&lt;pub-dates&gt;&lt;date&gt;Sep-Oct&lt;/date&gt;&lt;/pub-dates&gt;&lt;/dates&gt;&lt;isbn&gt;1067-5027 (Print)&amp;#xD;1067-5027 (Linking)&lt;/isbn&gt;&lt;accession-num&gt;12807803&lt;/accession-num&gt;&lt;urls&gt;&lt;related-urls&gt;&lt;url&gt;http://www.ncbi.nlm.nih.gov/pubmed/12807803&lt;/url&gt;&lt;/related-urls&gt;&lt;/urls&gt;&lt;custom2&gt;212776&lt;/custom2&gt;&lt;electronic-resource-num&gt;10.1197/jamia.M1345&amp;#xD;M1345 [pii]&lt;/electronic-resource-num&gt;&lt;language&gt;eng&lt;/language&gt;&lt;/record&gt;&lt;/Cite&gt;&lt;/EndNote&gt;</w:instrTex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56" w:tooltip="Tsui, 2003 #54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56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31451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</w:tcPr>
          <w:p w:rsidR="0009364D" w:rsidRPr="00314516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CC</w:t>
            </w:r>
          </w:p>
        </w:tc>
        <w:tc>
          <w:tcPr>
            <w:tcW w:w="0" w:type="auto"/>
          </w:tcPr>
          <w:p w:rsidR="0009364D" w:rsidRPr="008C3867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4516">
              <w:rPr>
                <w:rFonts w:ascii="Times New Roman" w:hAnsi="Times New Roman" w:cs="Times New Roman"/>
                <w:sz w:val="24"/>
                <w:szCs w:val="24"/>
              </w:rPr>
              <w:t>Statewide sentinel flu system</w:t>
            </w:r>
            <w:r w:rsidRPr="008C386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0" w:type="auto"/>
          </w:tcPr>
          <w:p w:rsidR="0009364D" w:rsidRPr="008C3867" w:rsidRDefault="0009364D" w:rsidP="00E3621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8A63C6" w:rsidRPr="008A63C6" w:rsidRDefault="008A63C6" w:rsidP="008A63C6">
      <w:pPr>
        <w:rPr>
          <w:rFonts w:ascii="Times New Roman" w:hAnsi="Times New Roman" w:cs="Times New Roman"/>
          <w:sz w:val="24"/>
          <w:szCs w:val="24"/>
        </w:rPr>
      </w:pPr>
    </w:p>
    <w:sectPr w:rsidR="008A63C6" w:rsidRPr="008A63C6" w:rsidSect="008A63C6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proofState w:spelling="clean" w:grammar="clean"/>
  <w:defaultTabStop w:val="720"/>
  <w:drawingGridHorizontalSpacing w:val="110"/>
  <w:displayHorizontalDrawingGridEvery w:val="2"/>
  <w:characterSpacingControl w:val="doNotCompress"/>
  <w:compat/>
  <w:rsids>
    <w:rsidRoot w:val="008A63C6"/>
    <w:rsid w:val="000016CE"/>
    <w:rsid w:val="00004A88"/>
    <w:rsid w:val="00010490"/>
    <w:rsid w:val="000122A9"/>
    <w:rsid w:val="000128C0"/>
    <w:rsid w:val="00014E15"/>
    <w:rsid w:val="00015FE2"/>
    <w:rsid w:val="00017156"/>
    <w:rsid w:val="00017AB6"/>
    <w:rsid w:val="000217E6"/>
    <w:rsid w:val="00021BED"/>
    <w:rsid w:val="0002316E"/>
    <w:rsid w:val="00030B5F"/>
    <w:rsid w:val="000312E0"/>
    <w:rsid w:val="00031866"/>
    <w:rsid w:val="00032633"/>
    <w:rsid w:val="0003391F"/>
    <w:rsid w:val="000361B3"/>
    <w:rsid w:val="00036FAF"/>
    <w:rsid w:val="000401CF"/>
    <w:rsid w:val="000429AF"/>
    <w:rsid w:val="0004313A"/>
    <w:rsid w:val="0004569D"/>
    <w:rsid w:val="00051928"/>
    <w:rsid w:val="000523E3"/>
    <w:rsid w:val="00054826"/>
    <w:rsid w:val="0005590D"/>
    <w:rsid w:val="000643EA"/>
    <w:rsid w:val="00064A2A"/>
    <w:rsid w:val="0006519C"/>
    <w:rsid w:val="00065F18"/>
    <w:rsid w:val="000669A6"/>
    <w:rsid w:val="000675FE"/>
    <w:rsid w:val="00075766"/>
    <w:rsid w:val="00081C8E"/>
    <w:rsid w:val="000829F2"/>
    <w:rsid w:val="00083B98"/>
    <w:rsid w:val="00084488"/>
    <w:rsid w:val="00092409"/>
    <w:rsid w:val="0009364D"/>
    <w:rsid w:val="000949E7"/>
    <w:rsid w:val="000A1965"/>
    <w:rsid w:val="000A6E03"/>
    <w:rsid w:val="000A7568"/>
    <w:rsid w:val="000B234E"/>
    <w:rsid w:val="000B53F3"/>
    <w:rsid w:val="000B6398"/>
    <w:rsid w:val="000C0646"/>
    <w:rsid w:val="000C3C63"/>
    <w:rsid w:val="000C3C7D"/>
    <w:rsid w:val="000C4BFA"/>
    <w:rsid w:val="000C4E09"/>
    <w:rsid w:val="000C7D84"/>
    <w:rsid w:val="000D19E6"/>
    <w:rsid w:val="000D47A5"/>
    <w:rsid w:val="000D54D7"/>
    <w:rsid w:val="000E2673"/>
    <w:rsid w:val="000E46C0"/>
    <w:rsid w:val="000E5478"/>
    <w:rsid w:val="000E6E8F"/>
    <w:rsid w:val="000E7411"/>
    <w:rsid w:val="000F1F27"/>
    <w:rsid w:val="000F3482"/>
    <w:rsid w:val="000F68AE"/>
    <w:rsid w:val="000F7C41"/>
    <w:rsid w:val="00100EF2"/>
    <w:rsid w:val="00104E7D"/>
    <w:rsid w:val="00106F1E"/>
    <w:rsid w:val="00107994"/>
    <w:rsid w:val="00111AB5"/>
    <w:rsid w:val="00121C1B"/>
    <w:rsid w:val="00122A28"/>
    <w:rsid w:val="001232BE"/>
    <w:rsid w:val="0012561B"/>
    <w:rsid w:val="00125C09"/>
    <w:rsid w:val="00131819"/>
    <w:rsid w:val="001329B5"/>
    <w:rsid w:val="0013306E"/>
    <w:rsid w:val="001336D7"/>
    <w:rsid w:val="0013407A"/>
    <w:rsid w:val="001366F8"/>
    <w:rsid w:val="00136B2C"/>
    <w:rsid w:val="00137A7D"/>
    <w:rsid w:val="001411B6"/>
    <w:rsid w:val="00142B59"/>
    <w:rsid w:val="0015060D"/>
    <w:rsid w:val="001522E6"/>
    <w:rsid w:val="00152C1F"/>
    <w:rsid w:val="00152EAD"/>
    <w:rsid w:val="00152F6B"/>
    <w:rsid w:val="00155602"/>
    <w:rsid w:val="00155A7A"/>
    <w:rsid w:val="00156974"/>
    <w:rsid w:val="00163ADC"/>
    <w:rsid w:val="00164B0D"/>
    <w:rsid w:val="00164C7C"/>
    <w:rsid w:val="00170D23"/>
    <w:rsid w:val="001737ED"/>
    <w:rsid w:val="00174C53"/>
    <w:rsid w:val="00183CB7"/>
    <w:rsid w:val="0018681B"/>
    <w:rsid w:val="00191131"/>
    <w:rsid w:val="0019154F"/>
    <w:rsid w:val="0019367E"/>
    <w:rsid w:val="0019402B"/>
    <w:rsid w:val="00194B1E"/>
    <w:rsid w:val="00197B21"/>
    <w:rsid w:val="001A1D20"/>
    <w:rsid w:val="001A3895"/>
    <w:rsid w:val="001A5511"/>
    <w:rsid w:val="001B0039"/>
    <w:rsid w:val="001B2AEF"/>
    <w:rsid w:val="001B4AE1"/>
    <w:rsid w:val="001B4C85"/>
    <w:rsid w:val="001B6D4D"/>
    <w:rsid w:val="001C04B0"/>
    <w:rsid w:val="001C194E"/>
    <w:rsid w:val="001C1E7C"/>
    <w:rsid w:val="001C328D"/>
    <w:rsid w:val="001C35A9"/>
    <w:rsid w:val="001D1E90"/>
    <w:rsid w:val="001E1CA4"/>
    <w:rsid w:val="001E6ADF"/>
    <w:rsid w:val="001E7BAC"/>
    <w:rsid w:val="001F0939"/>
    <w:rsid w:val="001F2AE3"/>
    <w:rsid w:val="001F2D60"/>
    <w:rsid w:val="001F2EF2"/>
    <w:rsid w:val="001F5C64"/>
    <w:rsid w:val="00201CF0"/>
    <w:rsid w:val="00203B93"/>
    <w:rsid w:val="00205BEA"/>
    <w:rsid w:val="00205C19"/>
    <w:rsid w:val="00210EFD"/>
    <w:rsid w:val="00216297"/>
    <w:rsid w:val="00217F61"/>
    <w:rsid w:val="002239D8"/>
    <w:rsid w:val="00225935"/>
    <w:rsid w:val="00225E54"/>
    <w:rsid w:val="00230AA8"/>
    <w:rsid w:val="002357CB"/>
    <w:rsid w:val="00235DB9"/>
    <w:rsid w:val="00240479"/>
    <w:rsid w:val="00241C87"/>
    <w:rsid w:val="00247E83"/>
    <w:rsid w:val="00252057"/>
    <w:rsid w:val="002562B7"/>
    <w:rsid w:val="00256CBF"/>
    <w:rsid w:val="00257C1A"/>
    <w:rsid w:val="00261DA8"/>
    <w:rsid w:val="0026633A"/>
    <w:rsid w:val="002668B7"/>
    <w:rsid w:val="00267BED"/>
    <w:rsid w:val="002712BB"/>
    <w:rsid w:val="00271ADF"/>
    <w:rsid w:val="00272315"/>
    <w:rsid w:val="00272A7E"/>
    <w:rsid w:val="00273A57"/>
    <w:rsid w:val="0027578E"/>
    <w:rsid w:val="00275845"/>
    <w:rsid w:val="00275E0E"/>
    <w:rsid w:val="002777E7"/>
    <w:rsid w:val="0028565D"/>
    <w:rsid w:val="0028632B"/>
    <w:rsid w:val="00290F66"/>
    <w:rsid w:val="00292135"/>
    <w:rsid w:val="00296B3D"/>
    <w:rsid w:val="002A3E05"/>
    <w:rsid w:val="002A4C48"/>
    <w:rsid w:val="002A754D"/>
    <w:rsid w:val="002B36F6"/>
    <w:rsid w:val="002B48FD"/>
    <w:rsid w:val="002B5298"/>
    <w:rsid w:val="002C1382"/>
    <w:rsid w:val="002C2D2C"/>
    <w:rsid w:val="002C4747"/>
    <w:rsid w:val="002C789D"/>
    <w:rsid w:val="002C7AD2"/>
    <w:rsid w:val="002D2423"/>
    <w:rsid w:val="002D300F"/>
    <w:rsid w:val="002D358A"/>
    <w:rsid w:val="002D5E1F"/>
    <w:rsid w:val="002E089D"/>
    <w:rsid w:val="002E3714"/>
    <w:rsid w:val="002E5532"/>
    <w:rsid w:val="002E59F2"/>
    <w:rsid w:val="002F170A"/>
    <w:rsid w:val="002F265E"/>
    <w:rsid w:val="002F3974"/>
    <w:rsid w:val="002F5376"/>
    <w:rsid w:val="002F6828"/>
    <w:rsid w:val="00301648"/>
    <w:rsid w:val="00305BF5"/>
    <w:rsid w:val="0030775B"/>
    <w:rsid w:val="00312521"/>
    <w:rsid w:val="003160FA"/>
    <w:rsid w:val="003207F0"/>
    <w:rsid w:val="003227F6"/>
    <w:rsid w:val="00323C6D"/>
    <w:rsid w:val="0032402F"/>
    <w:rsid w:val="00332F39"/>
    <w:rsid w:val="00336F22"/>
    <w:rsid w:val="00337139"/>
    <w:rsid w:val="00341A42"/>
    <w:rsid w:val="00346B10"/>
    <w:rsid w:val="003470D4"/>
    <w:rsid w:val="003516F2"/>
    <w:rsid w:val="00356112"/>
    <w:rsid w:val="00356C78"/>
    <w:rsid w:val="003635D2"/>
    <w:rsid w:val="003679E7"/>
    <w:rsid w:val="003741FE"/>
    <w:rsid w:val="00375E03"/>
    <w:rsid w:val="00377163"/>
    <w:rsid w:val="003775E9"/>
    <w:rsid w:val="00382596"/>
    <w:rsid w:val="00393610"/>
    <w:rsid w:val="003958F5"/>
    <w:rsid w:val="00395D10"/>
    <w:rsid w:val="003A5307"/>
    <w:rsid w:val="003A58B7"/>
    <w:rsid w:val="003A7E37"/>
    <w:rsid w:val="003A7E9C"/>
    <w:rsid w:val="003B0EED"/>
    <w:rsid w:val="003B1BA6"/>
    <w:rsid w:val="003B6E3E"/>
    <w:rsid w:val="003B759F"/>
    <w:rsid w:val="003C31F2"/>
    <w:rsid w:val="003C6EA8"/>
    <w:rsid w:val="003D3071"/>
    <w:rsid w:val="003D3825"/>
    <w:rsid w:val="003D5CAE"/>
    <w:rsid w:val="003E0F6E"/>
    <w:rsid w:val="003E4FE9"/>
    <w:rsid w:val="003E6C40"/>
    <w:rsid w:val="003E6C94"/>
    <w:rsid w:val="003E7D98"/>
    <w:rsid w:val="003E7ECC"/>
    <w:rsid w:val="003E7F88"/>
    <w:rsid w:val="003F2063"/>
    <w:rsid w:val="003F3894"/>
    <w:rsid w:val="003F5447"/>
    <w:rsid w:val="003F5526"/>
    <w:rsid w:val="00405E68"/>
    <w:rsid w:val="00414926"/>
    <w:rsid w:val="004164DA"/>
    <w:rsid w:val="0041793B"/>
    <w:rsid w:val="00423D9C"/>
    <w:rsid w:val="004243A4"/>
    <w:rsid w:val="0042597B"/>
    <w:rsid w:val="0042763A"/>
    <w:rsid w:val="00431A5A"/>
    <w:rsid w:val="00432012"/>
    <w:rsid w:val="00435A4E"/>
    <w:rsid w:val="00435DFE"/>
    <w:rsid w:val="0044096E"/>
    <w:rsid w:val="00440A61"/>
    <w:rsid w:val="00442677"/>
    <w:rsid w:val="00445AA1"/>
    <w:rsid w:val="0045091B"/>
    <w:rsid w:val="0045138E"/>
    <w:rsid w:val="004517C2"/>
    <w:rsid w:val="00452D66"/>
    <w:rsid w:val="00456D5F"/>
    <w:rsid w:val="00460232"/>
    <w:rsid w:val="00460C48"/>
    <w:rsid w:val="00462C83"/>
    <w:rsid w:val="0046512C"/>
    <w:rsid w:val="004665D3"/>
    <w:rsid w:val="00466780"/>
    <w:rsid w:val="00472F5C"/>
    <w:rsid w:val="00473B8A"/>
    <w:rsid w:val="00475A5D"/>
    <w:rsid w:val="0047698B"/>
    <w:rsid w:val="00476C52"/>
    <w:rsid w:val="00480459"/>
    <w:rsid w:val="00481462"/>
    <w:rsid w:val="00485540"/>
    <w:rsid w:val="0048632A"/>
    <w:rsid w:val="00490F20"/>
    <w:rsid w:val="004919FF"/>
    <w:rsid w:val="004922E3"/>
    <w:rsid w:val="00496000"/>
    <w:rsid w:val="004A103C"/>
    <w:rsid w:val="004A10AA"/>
    <w:rsid w:val="004A241D"/>
    <w:rsid w:val="004A2BA8"/>
    <w:rsid w:val="004A42B2"/>
    <w:rsid w:val="004A472D"/>
    <w:rsid w:val="004A675D"/>
    <w:rsid w:val="004B6EFC"/>
    <w:rsid w:val="004B7BA0"/>
    <w:rsid w:val="004C0F48"/>
    <w:rsid w:val="004C0F88"/>
    <w:rsid w:val="004C1D0F"/>
    <w:rsid w:val="004C1FD4"/>
    <w:rsid w:val="004C223F"/>
    <w:rsid w:val="004C3AD1"/>
    <w:rsid w:val="004C47F3"/>
    <w:rsid w:val="004C7B5E"/>
    <w:rsid w:val="004C7F21"/>
    <w:rsid w:val="004D07BE"/>
    <w:rsid w:val="004D42BE"/>
    <w:rsid w:val="004D5C46"/>
    <w:rsid w:val="004D7445"/>
    <w:rsid w:val="004E0596"/>
    <w:rsid w:val="004E0BAF"/>
    <w:rsid w:val="004E1807"/>
    <w:rsid w:val="004E2AD6"/>
    <w:rsid w:val="004E5C02"/>
    <w:rsid w:val="004E61F0"/>
    <w:rsid w:val="004F173D"/>
    <w:rsid w:val="004F3539"/>
    <w:rsid w:val="004F39FC"/>
    <w:rsid w:val="004F7151"/>
    <w:rsid w:val="00500DDE"/>
    <w:rsid w:val="0050254C"/>
    <w:rsid w:val="005038E7"/>
    <w:rsid w:val="00504BED"/>
    <w:rsid w:val="00506211"/>
    <w:rsid w:val="00507861"/>
    <w:rsid w:val="00507CF7"/>
    <w:rsid w:val="005105E0"/>
    <w:rsid w:val="00511F9A"/>
    <w:rsid w:val="005120F5"/>
    <w:rsid w:val="00517EB1"/>
    <w:rsid w:val="00522156"/>
    <w:rsid w:val="005230CF"/>
    <w:rsid w:val="00523395"/>
    <w:rsid w:val="0052347C"/>
    <w:rsid w:val="00523E8E"/>
    <w:rsid w:val="00525BC4"/>
    <w:rsid w:val="00527408"/>
    <w:rsid w:val="00527653"/>
    <w:rsid w:val="00527E24"/>
    <w:rsid w:val="00531981"/>
    <w:rsid w:val="00531DF7"/>
    <w:rsid w:val="00532FE1"/>
    <w:rsid w:val="00534499"/>
    <w:rsid w:val="00542E97"/>
    <w:rsid w:val="00553421"/>
    <w:rsid w:val="00556593"/>
    <w:rsid w:val="005607F3"/>
    <w:rsid w:val="005645C7"/>
    <w:rsid w:val="00564F41"/>
    <w:rsid w:val="00565740"/>
    <w:rsid w:val="00567946"/>
    <w:rsid w:val="00574C25"/>
    <w:rsid w:val="00576B7C"/>
    <w:rsid w:val="00580C61"/>
    <w:rsid w:val="00582461"/>
    <w:rsid w:val="00587822"/>
    <w:rsid w:val="00591045"/>
    <w:rsid w:val="0059449A"/>
    <w:rsid w:val="005A15AD"/>
    <w:rsid w:val="005A36C1"/>
    <w:rsid w:val="005A6A88"/>
    <w:rsid w:val="005A6D65"/>
    <w:rsid w:val="005A78B2"/>
    <w:rsid w:val="005A7BEE"/>
    <w:rsid w:val="005B095C"/>
    <w:rsid w:val="005B1640"/>
    <w:rsid w:val="005B1BC2"/>
    <w:rsid w:val="005B67B1"/>
    <w:rsid w:val="005C43E6"/>
    <w:rsid w:val="005C5B6F"/>
    <w:rsid w:val="005C7C03"/>
    <w:rsid w:val="005D75DE"/>
    <w:rsid w:val="005E0441"/>
    <w:rsid w:val="005E080E"/>
    <w:rsid w:val="005E0F40"/>
    <w:rsid w:val="005E12B9"/>
    <w:rsid w:val="005E215D"/>
    <w:rsid w:val="005E712C"/>
    <w:rsid w:val="005F07D6"/>
    <w:rsid w:val="005F5699"/>
    <w:rsid w:val="005F67C0"/>
    <w:rsid w:val="005F738E"/>
    <w:rsid w:val="005F7C54"/>
    <w:rsid w:val="00600355"/>
    <w:rsid w:val="00602B4B"/>
    <w:rsid w:val="006037AF"/>
    <w:rsid w:val="00605E06"/>
    <w:rsid w:val="006127B2"/>
    <w:rsid w:val="00614A37"/>
    <w:rsid w:val="00614AC6"/>
    <w:rsid w:val="006175C5"/>
    <w:rsid w:val="00617F5E"/>
    <w:rsid w:val="006206D4"/>
    <w:rsid w:val="00620824"/>
    <w:rsid w:val="00620F11"/>
    <w:rsid w:val="00622DE7"/>
    <w:rsid w:val="0062369E"/>
    <w:rsid w:val="00634E81"/>
    <w:rsid w:val="006379F1"/>
    <w:rsid w:val="0064021C"/>
    <w:rsid w:val="0064085E"/>
    <w:rsid w:val="00641EFC"/>
    <w:rsid w:val="00642F0F"/>
    <w:rsid w:val="00645A9C"/>
    <w:rsid w:val="00646B77"/>
    <w:rsid w:val="00653CCD"/>
    <w:rsid w:val="00654797"/>
    <w:rsid w:val="0066396D"/>
    <w:rsid w:val="00663EF5"/>
    <w:rsid w:val="00664410"/>
    <w:rsid w:val="006747D9"/>
    <w:rsid w:val="006754F7"/>
    <w:rsid w:val="006764E4"/>
    <w:rsid w:val="00677BA5"/>
    <w:rsid w:val="00677BE4"/>
    <w:rsid w:val="00680FCB"/>
    <w:rsid w:val="006811DC"/>
    <w:rsid w:val="00681287"/>
    <w:rsid w:val="00682F4A"/>
    <w:rsid w:val="00683B80"/>
    <w:rsid w:val="006863C8"/>
    <w:rsid w:val="00690D22"/>
    <w:rsid w:val="006925AE"/>
    <w:rsid w:val="00692F70"/>
    <w:rsid w:val="00692FA4"/>
    <w:rsid w:val="006A07AE"/>
    <w:rsid w:val="006A145A"/>
    <w:rsid w:val="006A3CD7"/>
    <w:rsid w:val="006A49D0"/>
    <w:rsid w:val="006B1E2C"/>
    <w:rsid w:val="006B23EF"/>
    <w:rsid w:val="006B3D87"/>
    <w:rsid w:val="006B5B2C"/>
    <w:rsid w:val="006B66D4"/>
    <w:rsid w:val="006B6DA3"/>
    <w:rsid w:val="006B7040"/>
    <w:rsid w:val="006C01D4"/>
    <w:rsid w:val="006C42A0"/>
    <w:rsid w:val="006C5971"/>
    <w:rsid w:val="006C6305"/>
    <w:rsid w:val="006C6A6F"/>
    <w:rsid w:val="006D0DFE"/>
    <w:rsid w:val="006D4600"/>
    <w:rsid w:val="006D7F36"/>
    <w:rsid w:val="006E045D"/>
    <w:rsid w:val="006E4E4E"/>
    <w:rsid w:val="006E6E18"/>
    <w:rsid w:val="006F11FC"/>
    <w:rsid w:val="00701A3A"/>
    <w:rsid w:val="00704925"/>
    <w:rsid w:val="0070785A"/>
    <w:rsid w:val="007135CC"/>
    <w:rsid w:val="0071510B"/>
    <w:rsid w:val="00716265"/>
    <w:rsid w:val="007163D9"/>
    <w:rsid w:val="00720114"/>
    <w:rsid w:val="00721ABF"/>
    <w:rsid w:val="00722F84"/>
    <w:rsid w:val="007240B3"/>
    <w:rsid w:val="00730ED2"/>
    <w:rsid w:val="0073164A"/>
    <w:rsid w:val="00732A62"/>
    <w:rsid w:val="00732FB1"/>
    <w:rsid w:val="0073483E"/>
    <w:rsid w:val="007352A5"/>
    <w:rsid w:val="00736E80"/>
    <w:rsid w:val="00737D20"/>
    <w:rsid w:val="00741F2F"/>
    <w:rsid w:val="00742BAB"/>
    <w:rsid w:val="00743BD2"/>
    <w:rsid w:val="0074423F"/>
    <w:rsid w:val="00745821"/>
    <w:rsid w:val="00751118"/>
    <w:rsid w:val="00751A1F"/>
    <w:rsid w:val="0075254F"/>
    <w:rsid w:val="00760840"/>
    <w:rsid w:val="0076204E"/>
    <w:rsid w:val="00762B5D"/>
    <w:rsid w:val="00763C36"/>
    <w:rsid w:val="00766996"/>
    <w:rsid w:val="00771CB4"/>
    <w:rsid w:val="00773BEC"/>
    <w:rsid w:val="0077540E"/>
    <w:rsid w:val="00781075"/>
    <w:rsid w:val="00782A23"/>
    <w:rsid w:val="00783CE2"/>
    <w:rsid w:val="00786EEA"/>
    <w:rsid w:val="00790302"/>
    <w:rsid w:val="00791C12"/>
    <w:rsid w:val="0079376E"/>
    <w:rsid w:val="007960C3"/>
    <w:rsid w:val="007967A2"/>
    <w:rsid w:val="007A2C68"/>
    <w:rsid w:val="007A3C24"/>
    <w:rsid w:val="007A5891"/>
    <w:rsid w:val="007B1835"/>
    <w:rsid w:val="007C1475"/>
    <w:rsid w:val="007C1FC0"/>
    <w:rsid w:val="007C3A64"/>
    <w:rsid w:val="007C4678"/>
    <w:rsid w:val="007C467C"/>
    <w:rsid w:val="007C58AD"/>
    <w:rsid w:val="007C68CA"/>
    <w:rsid w:val="007D1986"/>
    <w:rsid w:val="007D2EC4"/>
    <w:rsid w:val="007D318A"/>
    <w:rsid w:val="007E1190"/>
    <w:rsid w:val="007E273E"/>
    <w:rsid w:val="007F4907"/>
    <w:rsid w:val="007F7D71"/>
    <w:rsid w:val="00801020"/>
    <w:rsid w:val="008012F6"/>
    <w:rsid w:val="00801F9A"/>
    <w:rsid w:val="008024E4"/>
    <w:rsid w:val="008118A5"/>
    <w:rsid w:val="00814154"/>
    <w:rsid w:val="0082006F"/>
    <w:rsid w:val="00826BD2"/>
    <w:rsid w:val="00827119"/>
    <w:rsid w:val="00830974"/>
    <w:rsid w:val="0083113F"/>
    <w:rsid w:val="008311B2"/>
    <w:rsid w:val="00831E33"/>
    <w:rsid w:val="00831FB9"/>
    <w:rsid w:val="008328D8"/>
    <w:rsid w:val="00834417"/>
    <w:rsid w:val="008423DC"/>
    <w:rsid w:val="00843588"/>
    <w:rsid w:val="00852E3D"/>
    <w:rsid w:val="008555B5"/>
    <w:rsid w:val="00857B30"/>
    <w:rsid w:val="00867CBB"/>
    <w:rsid w:val="00875F7D"/>
    <w:rsid w:val="00876A9E"/>
    <w:rsid w:val="00882BF4"/>
    <w:rsid w:val="00883D03"/>
    <w:rsid w:val="00883EB8"/>
    <w:rsid w:val="008858EC"/>
    <w:rsid w:val="0088681C"/>
    <w:rsid w:val="0088699B"/>
    <w:rsid w:val="008927C3"/>
    <w:rsid w:val="00897AE7"/>
    <w:rsid w:val="008A3472"/>
    <w:rsid w:val="008A41E7"/>
    <w:rsid w:val="008A63C6"/>
    <w:rsid w:val="008A7DC8"/>
    <w:rsid w:val="008A7EB9"/>
    <w:rsid w:val="008B1388"/>
    <w:rsid w:val="008B1E9F"/>
    <w:rsid w:val="008B2F2E"/>
    <w:rsid w:val="008B3786"/>
    <w:rsid w:val="008B68DB"/>
    <w:rsid w:val="008C12F1"/>
    <w:rsid w:val="008C1878"/>
    <w:rsid w:val="008C18D2"/>
    <w:rsid w:val="008C7A52"/>
    <w:rsid w:val="008D16E4"/>
    <w:rsid w:val="008D3061"/>
    <w:rsid w:val="008D568D"/>
    <w:rsid w:val="008D6233"/>
    <w:rsid w:val="008D7340"/>
    <w:rsid w:val="008E1B8F"/>
    <w:rsid w:val="008E7FC8"/>
    <w:rsid w:val="008F023C"/>
    <w:rsid w:val="008F0F1F"/>
    <w:rsid w:val="008F12F6"/>
    <w:rsid w:val="008F1E62"/>
    <w:rsid w:val="008F3FFF"/>
    <w:rsid w:val="008F669B"/>
    <w:rsid w:val="00901152"/>
    <w:rsid w:val="00901449"/>
    <w:rsid w:val="00901D4E"/>
    <w:rsid w:val="009039C3"/>
    <w:rsid w:val="00912701"/>
    <w:rsid w:val="009156C5"/>
    <w:rsid w:val="009159BA"/>
    <w:rsid w:val="00915D70"/>
    <w:rsid w:val="009171AA"/>
    <w:rsid w:val="00924A9D"/>
    <w:rsid w:val="00924C21"/>
    <w:rsid w:val="0092616E"/>
    <w:rsid w:val="0092616F"/>
    <w:rsid w:val="00926242"/>
    <w:rsid w:val="00930333"/>
    <w:rsid w:val="0093310F"/>
    <w:rsid w:val="00933B8D"/>
    <w:rsid w:val="0093481D"/>
    <w:rsid w:val="00935697"/>
    <w:rsid w:val="00941B6D"/>
    <w:rsid w:val="00945929"/>
    <w:rsid w:val="00945B70"/>
    <w:rsid w:val="0094607F"/>
    <w:rsid w:val="00950AD8"/>
    <w:rsid w:val="00951E40"/>
    <w:rsid w:val="009520FC"/>
    <w:rsid w:val="0095453B"/>
    <w:rsid w:val="00955889"/>
    <w:rsid w:val="009575F5"/>
    <w:rsid w:val="00957C95"/>
    <w:rsid w:val="00957EF1"/>
    <w:rsid w:val="0096093E"/>
    <w:rsid w:val="00961550"/>
    <w:rsid w:val="00961C42"/>
    <w:rsid w:val="00963300"/>
    <w:rsid w:val="00965751"/>
    <w:rsid w:val="00967F41"/>
    <w:rsid w:val="00972415"/>
    <w:rsid w:val="0097313C"/>
    <w:rsid w:val="009776FF"/>
    <w:rsid w:val="009820DF"/>
    <w:rsid w:val="009825CD"/>
    <w:rsid w:val="00985F2D"/>
    <w:rsid w:val="00991DC5"/>
    <w:rsid w:val="00992B51"/>
    <w:rsid w:val="00993528"/>
    <w:rsid w:val="009946A6"/>
    <w:rsid w:val="009A0D7F"/>
    <w:rsid w:val="009A2503"/>
    <w:rsid w:val="009A2667"/>
    <w:rsid w:val="009A3056"/>
    <w:rsid w:val="009A3F65"/>
    <w:rsid w:val="009A59EE"/>
    <w:rsid w:val="009B0119"/>
    <w:rsid w:val="009B06D9"/>
    <w:rsid w:val="009B0D10"/>
    <w:rsid w:val="009B1689"/>
    <w:rsid w:val="009B19E8"/>
    <w:rsid w:val="009B4C3F"/>
    <w:rsid w:val="009C37C2"/>
    <w:rsid w:val="009C6B25"/>
    <w:rsid w:val="009C71DD"/>
    <w:rsid w:val="009D033C"/>
    <w:rsid w:val="009D1F4B"/>
    <w:rsid w:val="009D2602"/>
    <w:rsid w:val="009D417A"/>
    <w:rsid w:val="009D73F7"/>
    <w:rsid w:val="009D79A8"/>
    <w:rsid w:val="009D7CD0"/>
    <w:rsid w:val="009E241B"/>
    <w:rsid w:val="009E3467"/>
    <w:rsid w:val="009E461E"/>
    <w:rsid w:val="009E50BC"/>
    <w:rsid w:val="009E5772"/>
    <w:rsid w:val="009E6856"/>
    <w:rsid w:val="009E777E"/>
    <w:rsid w:val="009F1531"/>
    <w:rsid w:val="009F36EB"/>
    <w:rsid w:val="009F4EC1"/>
    <w:rsid w:val="009F7F9F"/>
    <w:rsid w:val="00A013EF"/>
    <w:rsid w:val="00A05A95"/>
    <w:rsid w:val="00A107A5"/>
    <w:rsid w:val="00A10CF9"/>
    <w:rsid w:val="00A112A0"/>
    <w:rsid w:val="00A14B89"/>
    <w:rsid w:val="00A14C41"/>
    <w:rsid w:val="00A15C01"/>
    <w:rsid w:val="00A21D2A"/>
    <w:rsid w:val="00A24AF9"/>
    <w:rsid w:val="00A33E1D"/>
    <w:rsid w:val="00A355BE"/>
    <w:rsid w:val="00A469D4"/>
    <w:rsid w:val="00A47921"/>
    <w:rsid w:val="00A47E08"/>
    <w:rsid w:val="00A47EDE"/>
    <w:rsid w:val="00A5023A"/>
    <w:rsid w:val="00A51D5C"/>
    <w:rsid w:val="00A5486A"/>
    <w:rsid w:val="00A54D3E"/>
    <w:rsid w:val="00A6166B"/>
    <w:rsid w:val="00A62646"/>
    <w:rsid w:val="00A73D66"/>
    <w:rsid w:val="00A74B6C"/>
    <w:rsid w:val="00A75AEE"/>
    <w:rsid w:val="00A75FC4"/>
    <w:rsid w:val="00A77DA0"/>
    <w:rsid w:val="00A80708"/>
    <w:rsid w:val="00A82398"/>
    <w:rsid w:val="00A85188"/>
    <w:rsid w:val="00A85AF6"/>
    <w:rsid w:val="00A8690A"/>
    <w:rsid w:val="00A911A7"/>
    <w:rsid w:val="00A91B8F"/>
    <w:rsid w:val="00A94D76"/>
    <w:rsid w:val="00A963ED"/>
    <w:rsid w:val="00A9767C"/>
    <w:rsid w:val="00AA10BB"/>
    <w:rsid w:val="00AA2E7C"/>
    <w:rsid w:val="00AA77AF"/>
    <w:rsid w:val="00AB6678"/>
    <w:rsid w:val="00AB6C87"/>
    <w:rsid w:val="00AC1CD6"/>
    <w:rsid w:val="00AC25C1"/>
    <w:rsid w:val="00AC65AC"/>
    <w:rsid w:val="00AC76EA"/>
    <w:rsid w:val="00AD1F23"/>
    <w:rsid w:val="00AD3098"/>
    <w:rsid w:val="00AD582E"/>
    <w:rsid w:val="00AE2EFE"/>
    <w:rsid w:val="00AE7E95"/>
    <w:rsid w:val="00AF21D0"/>
    <w:rsid w:val="00B030B7"/>
    <w:rsid w:val="00B035E2"/>
    <w:rsid w:val="00B05412"/>
    <w:rsid w:val="00B07025"/>
    <w:rsid w:val="00B153E1"/>
    <w:rsid w:val="00B259E7"/>
    <w:rsid w:val="00B25CE7"/>
    <w:rsid w:val="00B26238"/>
    <w:rsid w:val="00B33B3E"/>
    <w:rsid w:val="00B33DED"/>
    <w:rsid w:val="00B3459D"/>
    <w:rsid w:val="00B35059"/>
    <w:rsid w:val="00B36899"/>
    <w:rsid w:val="00B37B6B"/>
    <w:rsid w:val="00B40D13"/>
    <w:rsid w:val="00B428DF"/>
    <w:rsid w:val="00B439C6"/>
    <w:rsid w:val="00B445D3"/>
    <w:rsid w:val="00B4464A"/>
    <w:rsid w:val="00B460A5"/>
    <w:rsid w:val="00B460ED"/>
    <w:rsid w:val="00B5064D"/>
    <w:rsid w:val="00B5579B"/>
    <w:rsid w:val="00B6357F"/>
    <w:rsid w:val="00B7024A"/>
    <w:rsid w:val="00B705A4"/>
    <w:rsid w:val="00B7500B"/>
    <w:rsid w:val="00B75AF4"/>
    <w:rsid w:val="00B84308"/>
    <w:rsid w:val="00B84368"/>
    <w:rsid w:val="00B8450F"/>
    <w:rsid w:val="00B84616"/>
    <w:rsid w:val="00B855E5"/>
    <w:rsid w:val="00B906B4"/>
    <w:rsid w:val="00B92FBB"/>
    <w:rsid w:val="00B94393"/>
    <w:rsid w:val="00B945C7"/>
    <w:rsid w:val="00B948BB"/>
    <w:rsid w:val="00B96B4D"/>
    <w:rsid w:val="00B97826"/>
    <w:rsid w:val="00B97A72"/>
    <w:rsid w:val="00BA0B82"/>
    <w:rsid w:val="00BA51E7"/>
    <w:rsid w:val="00BA787A"/>
    <w:rsid w:val="00BB0964"/>
    <w:rsid w:val="00BB159F"/>
    <w:rsid w:val="00BB3838"/>
    <w:rsid w:val="00BB4319"/>
    <w:rsid w:val="00BB475D"/>
    <w:rsid w:val="00BB6541"/>
    <w:rsid w:val="00BB6763"/>
    <w:rsid w:val="00BC245E"/>
    <w:rsid w:val="00BC508D"/>
    <w:rsid w:val="00BC58F4"/>
    <w:rsid w:val="00BC68E3"/>
    <w:rsid w:val="00BC6E5D"/>
    <w:rsid w:val="00BD1D25"/>
    <w:rsid w:val="00BD21E5"/>
    <w:rsid w:val="00BD3394"/>
    <w:rsid w:val="00BD4045"/>
    <w:rsid w:val="00BE092C"/>
    <w:rsid w:val="00BE154C"/>
    <w:rsid w:val="00BE3A5C"/>
    <w:rsid w:val="00BE4582"/>
    <w:rsid w:val="00BE7092"/>
    <w:rsid w:val="00BE75C5"/>
    <w:rsid w:val="00BF0158"/>
    <w:rsid w:val="00BF1770"/>
    <w:rsid w:val="00BF49ED"/>
    <w:rsid w:val="00BF5EE2"/>
    <w:rsid w:val="00BF6A03"/>
    <w:rsid w:val="00BF742F"/>
    <w:rsid w:val="00BF76D0"/>
    <w:rsid w:val="00C01885"/>
    <w:rsid w:val="00C0245B"/>
    <w:rsid w:val="00C03CF2"/>
    <w:rsid w:val="00C044F5"/>
    <w:rsid w:val="00C05EDD"/>
    <w:rsid w:val="00C07344"/>
    <w:rsid w:val="00C10FBA"/>
    <w:rsid w:val="00C11078"/>
    <w:rsid w:val="00C11B66"/>
    <w:rsid w:val="00C13A10"/>
    <w:rsid w:val="00C1453D"/>
    <w:rsid w:val="00C20055"/>
    <w:rsid w:val="00C20F52"/>
    <w:rsid w:val="00C216A2"/>
    <w:rsid w:val="00C223E7"/>
    <w:rsid w:val="00C232C5"/>
    <w:rsid w:val="00C26716"/>
    <w:rsid w:val="00C27421"/>
    <w:rsid w:val="00C2756D"/>
    <w:rsid w:val="00C27BD5"/>
    <w:rsid w:val="00C332A5"/>
    <w:rsid w:val="00C4439F"/>
    <w:rsid w:val="00C459F4"/>
    <w:rsid w:val="00C47780"/>
    <w:rsid w:val="00C53DCA"/>
    <w:rsid w:val="00C55DCC"/>
    <w:rsid w:val="00C60244"/>
    <w:rsid w:val="00C6250B"/>
    <w:rsid w:val="00C65260"/>
    <w:rsid w:val="00C65B67"/>
    <w:rsid w:val="00C734BA"/>
    <w:rsid w:val="00C738DF"/>
    <w:rsid w:val="00C740CD"/>
    <w:rsid w:val="00C77BDE"/>
    <w:rsid w:val="00C8076B"/>
    <w:rsid w:val="00C80AAC"/>
    <w:rsid w:val="00C845A2"/>
    <w:rsid w:val="00C87E91"/>
    <w:rsid w:val="00C9042C"/>
    <w:rsid w:val="00C92458"/>
    <w:rsid w:val="00C96A6D"/>
    <w:rsid w:val="00C97C5D"/>
    <w:rsid w:val="00CA0185"/>
    <w:rsid w:val="00CA224F"/>
    <w:rsid w:val="00CA24B1"/>
    <w:rsid w:val="00CA5660"/>
    <w:rsid w:val="00CA623A"/>
    <w:rsid w:val="00CA7004"/>
    <w:rsid w:val="00CB5D11"/>
    <w:rsid w:val="00CB7F41"/>
    <w:rsid w:val="00CC0D72"/>
    <w:rsid w:val="00CC2A6F"/>
    <w:rsid w:val="00CC425D"/>
    <w:rsid w:val="00CC6F39"/>
    <w:rsid w:val="00CC7168"/>
    <w:rsid w:val="00CC78CD"/>
    <w:rsid w:val="00CC7A4A"/>
    <w:rsid w:val="00CD04B1"/>
    <w:rsid w:val="00CD1D58"/>
    <w:rsid w:val="00CD2E2C"/>
    <w:rsid w:val="00CD3F2B"/>
    <w:rsid w:val="00CD5E85"/>
    <w:rsid w:val="00CD6943"/>
    <w:rsid w:val="00CE06FB"/>
    <w:rsid w:val="00CE10C7"/>
    <w:rsid w:val="00CE561F"/>
    <w:rsid w:val="00CE567F"/>
    <w:rsid w:val="00CE7503"/>
    <w:rsid w:val="00CF3145"/>
    <w:rsid w:val="00CF3B35"/>
    <w:rsid w:val="00CF3BE0"/>
    <w:rsid w:val="00CF4EB8"/>
    <w:rsid w:val="00CF6728"/>
    <w:rsid w:val="00CF6D0D"/>
    <w:rsid w:val="00D0328B"/>
    <w:rsid w:val="00D05CD8"/>
    <w:rsid w:val="00D06456"/>
    <w:rsid w:val="00D11A10"/>
    <w:rsid w:val="00D20F8B"/>
    <w:rsid w:val="00D3268A"/>
    <w:rsid w:val="00D33AC4"/>
    <w:rsid w:val="00D33E35"/>
    <w:rsid w:val="00D34288"/>
    <w:rsid w:val="00D34C94"/>
    <w:rsid w:val="00D36735"/>
    <w:rsid w:val="00D40ED1"/>
    <w:rsid w:val="00D416B7"/>
    <w:rsid w:val="00D41765"/>
    <w:rsid w:val="00D41B2C"/>
    <w:rsid w:val="00D47C04"/>
    <w:rsid w:val="00D47C1D"/>
    <w:rsid w:val="00D50980"/>
    <w:rsid w:val="00D53173"/>
    <w:rsid w:val="00D639B2"/>
    <w:rsid w:val="00D64A4A"/>
    <w:rsid w:val="00D66993"/>
    <w:rsid w:val="00D66B71"/>
    <w:rsid w:val="00D67EA5"/>
    <w:rsid w:val="00D70CEE"/>
    <w:rsid w:val="00D70DF5"/>
    <w:rsid w:val="00D727C7"/>
    <w:rsid w:val="00D72F33"/>
    <w:rsid w:val="00D730F2"/>
    <w:rsid w:val="00D758CA"/>
    <w:rsid w:val="00D76F9C"/>
    <w:rsid w:val="00D774B0"/>
    <w:rsid w:val="00D806B6"/>
    <w:rsid w:val="00D812D0"/>
    <w:rsid w:val="00D833D5"/>
    <w:rsid w:val="00D842AF"/>
    <w:rsid w:val="00D84822"/>
    <w:rsid w:val="00D85C61"/>
    <w:rsid w:val="00D86691"/>
    <w:rsid w:val="00D9205F"/>
    <w:rsid w:val="00D9288C"/>
    <w:rsid w:val="00D93048"/>
    <w:rsid w:val="00D974EC"/>
    <w:rsid w:val="00DA0F60"/>
    <w:rsid w:val="00DA50AE"/>
    <w:rsid w:val="00DB003E"/>
    <w:rsid w:val="00DB0E03"/>
    <w:rsid w:val="00DB500D"/>
    <w:rsid w:val="00DB5C56"/>
    <w:rsid w:val="00DB61E9"/>
    <w:rsid w:val="00DB62D3"/>
    <w:rsid w:val="00DC3768"/>
    <w:rsid w:val="00DC5A57"/>
    <w:rsid w:val="00DC7B7F"/>
    <w:rsid w:val="00DD16F4"/>
    <w:rsid w:val="00DD18A4"/>
    <w:rsid w:val="00DE162A"/>
    <w:rsid w:val="00DE1B57"/>
    <w:rsid w:val="00DE22C0"/>
    <w:rsid w:val="00DE3A19"/>
    <w:rsid w:val="00DE5ECF"/>
    <w:rsid w:val="00DE6714"/>
    <w:rsid w:val="00DE7B16"/>
    <w:rsid w:val="00DF0E58"/>
    <w:rsid w:val="00DF3278"/>
    <w:rsid w:val="00DF3D78"/>
    <w:rsid w:val="00E00519"/>
    <w:rsid w:val="00E0301F"/>
    <w:rsid w:val="00E037EF"/>
    <w:rsid w:val="00E04AD3"/>
    <w:rsid w:val="00E068C0"/>
    <w:rsid w:val="00E12D6A"/>
    <w:rsid w:val="00E17566"/>
    <w:rsid w:val="00E17ABB"/>
    <w:rsid w:val="00E208E5"/>
    <w:rsid w:val="00E21666"/>
    <w:rsid w:val="00E226B0"/>
    <w:rsid w:val="00E25072"/>
    <w:rsid w:val="00E27A52"/>
    <w:rsid w:val="00E3078B"/>
    <w:rsid w:val="00E30A4A"/>
    <w:rsid w:val="00E33498"/>
    <w:rsid w:val="00E3375C"/>
    <w:rsid w:val="00E35EA8"/>
    <w:rsid w:val="00E36B42"/>
    <w:rsid w:val="00E429F6"/>
    <w:rsid w:val="00E438DC"/>
    <w:rsid w:val="00E4627E"/>
    <w:rsid w:val="00E46634"/>
    <w:rsid w:val="00E537CB"/>
    <w:rsid w:val="00E56459"/>
    <w:rsid w:val="00E56DBA"/>
    <w:rsid w:val="00E64C5A"/>
    <w:rsid w:val="00E67FB4"/>
    <w:rsid w:val="00E71336"/>
    <w:rsid w:val="00E73D71"/>
    <w:rsid w:val="00E77CFB"/>
    <w:rsid w:val="00E805CD"/>
    <w:rsid w:val="00E848DB"/>
    <w:rsid w:val="00E8494C"/>
    <w:rsid w:val="00E84E55"/>
    <w:rsid w:val="00E852E8"/>
    <w:rsid w:val="00E930F7"/>
    <w:rsid w:val="00E93B09"/>
    <w:rsid w:val="00E95447"/>
    <w:rsid w:val="00E95C66"/>
    <w:rsid w:val="00E971AA"/>
    <w:rsid w:val="00E978B5"/>
    <w:rsid w:val="00EA00DF"/>
    <w:rsid w:val="00EA0F90"/>
    <w:rsid w:val="00EA17E8"/>
    <w:rsid w:val="00EA300B"/>
    <w:rsid w:val="00EB049A"/>
    <w:rsid w:val="00EB202E"/>
    <w:rsid w:val="00EB49EB"/>
    <w:rsid w:val="00EB7EFF"/>
    <w:rsid w:val="00EC05E8"/>
    <w:rsid w:val="00EC16F8"/>
    <w:rsid w:val="00EC1B58"/>
    <w:rsid w:val="00EC336F"/>
    <w:rsid w:val="00EC4ABA"/>
    <w:rsid w:val="00EC6299"/>
    <w:rsid w:val="00EC723F"/>
    <w:rsid w:val="00EC75C3"/>
    <w:rsid w:val="00ED3A4A"/>
    <w:rsid w:val="00ED4082"/>
    <w:rsid w:val="00ED78FE"/>
    <w:rsid w:val="00EE1169"/>
    <w:rsid w:val="00EE262B"/>
    <w:rsid w:val="00EE3A25"/>
    <w:rsid w:val="00EE40CF"/>
    <w:rsid w:val="00EE5C89"/>
    <w:rsid w:val="00EE5E35"/>
    <w:rsid w:val="00EF21CF"/>
    <w:rsid w:val="00EF7453"/>
    <w:rsid w:val="00EF7A77"/>
    <w:rsid w:val="00F03C63"/>
    <w:rsid w:val="00F04EFA"/>
    <w:rsid w:val="00F058E1"/>
    <w:rsid w:val="00F074A4"/>
    <w:rsid w:val="00F117D6"/>
    <w:rsid w:val="00F118CA"/>
    <w:rsid w:val="00F21744"/>
    <w:rsid w:val="00F222BC"/>
    <w:rsid w:val="00F230F3"/>
    <w:rsid w:val="00F23CE9"/>
    <w:rsid w:val="00F24E2E"/>
    <w:rsid w:val="00F253AC"/>
    <w:rsid w:val="00F30A3F"/>
    <w:rsid w:val="00F31D5F"/>
    <w:rsid w:val="00F3232A"/>
    <w:rsid w:val="00F323C5"/>
    <w:rsid w:val="00F36825"/>
    <w:rsid w:val="00F4000B"/>
    <w:rsid w:val="00F4140E"/>
    <w:rsid w:val="00F41457"/>
    <w:rsid w:val="00F441D6"/>
    <w:rsid w:val="00F474C9"/>
    <w:rsid w:val="00F5250E"/>
    <w:rsid w:val="00F5337F"/>
    <w:rsid w:val="00F54D22"/>
    <w:rsid w:val="00F5543C"/>
    <w:rsid w:val="00F57B70"/>
    <w:rsid w:val="00F60BD9"/>
    <w:rsid w:val="00F61B53"/>
    <w:rsid w:val="00F62367"/>
    <w:rsid w:val="00F631CD"/>
    <w:rsid w:val="00F637CE"/>
    <w:rsid w:val="00F65546"/>
    <w:rsid w:val="00F67E9F"/>
    <w:rsid w:val="00F826CF"/>
    <w:rsid w:val="00F87FB3"/>
    <w:rsid w:val="00F91E36"/>
    <w:rsid w:val="00F92A18"/>
    <w:rsid w:val="00F94843"/>
    <w:rsid w:val="00FA236B"/>
    <w:rsid w:val="00FA2EBA"/>
    <w:rsid w:val="00FA68E4"/>
    <w:rsid w:val="00FB2F50"/>
    <w:rsid w:val="00FB3C50"/>
    <w:rsid w:val="00FB77F3"/>
    <w:rsid w:val="00FC01FD"/>
    <w:rsid w:val="00FC07D4"/>
    <w:rsid w:val="00FC3AAD"/>
    <w:rsid w:val="00FC5B14"/>
    <w:rsid w:val="00FC5F0E"/>
    <w:rsid w:val="00FC6349"/>
    <w:rsid w:val="00FD0469"/>
    <w:rsid w:val="00FD3168"/>
    <w:rsid w:val="00FD3EB6"/>
    <w:rsid w:val="00FD42B1"/>
    <w:rsid w:val="00FD4425"/>
    <w:rsid w:val="00FD5369"/>
    <w:rsid w:val="00FE0497"/>
    <w:rsid w:val="00FE315E"/>
    <w:rsid w:val="00FE36C7"/>
    <w:rsid w:val="00FE4503"/>
    <w:rsid w:val="00FE4BB9"/>
    <w:rsid w:val="00FE6B9F"/>
    <w:rsid w:val="00FF0787"/>
    <w:rsid w:val="00FF1116"/>
    <w:rsid w:val="00FF2422"/>
    <w:rsid w:val="00FF6852"/>
    <w:rsid w:val="00FF7DA3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A63C6"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A63C6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8A63C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A63C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A63C6"/>
    <w:rPr>
      <w:rFonts w:eastAsiaTheme="minorEastAsia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A63C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A63C6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A63C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A63C6"/>
    <w:rPr>
      <w:rFonts w:ascii="Tahoma" w:eastAsiaTheme="minorEastAsi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8A63C6"/>
    <w:pPr>
      <w:spacing w:after="0" w:line="240" w:lineRule="auto"/>
    </w:pPr>
    <w:rPr>
      <w:rFonts w:eastAsiaTheme="minorEastAsia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8A63C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A63C6"/>
    <w:rPr>
      <w:rFonts w:eastAsiaTheme="minorEastAsia"/>
    </w:rPr>
  </w:style>
  <w:style w:type="paragraph" w:styleId="Footer">
    <w:name w:val="footer"/>
    <w:basedOn w:val="Normal"/>
    <w:link w:val="FooterChar"/>
    <w:uiPriority w:val="99"/>
    <w:semiHidden/>
    <w:unhideWhenUsed/>
    <w:rsid w:val="008A63C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8A63C6"/>
    <w:rPr>
      <w:rFonts w:eastAsiaTheme="minorEastAsia"/>
    </w:rPr>
  </w:style>
  <w:style w:type="character" w:styleId="LineNumber">
    <w:name w:val="line number"/>
    <w:basedOn w:val="DefaultParagraphFont"/>
    <w:uiPriority w:val="99"/>
    <w:semiHidden/>
    <w:unhideWhenUsed/>
    <w:rsid w:val="008A63C6"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6929</Words>
  <Characters>39497</Characters>
  <Application>Microsoft Office Word</Application>
  <DocSecurity>0</DocSecurity>
  <Lines>329</Lines>
  <Paragraphs>92</Paragraphs>
  <ScaleCrop>false</ScaleCrop>
  <Company/>
  <LinksUpToDate>false</LinksUpToDate>
  <CharactersWithSpaces>4633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atherine M. Hiller</dc:creator>
  <cp:lastModifiedBy>Katherine M. Hiller</cp:lastModifiedBy>
  <cp:revision>2</cp:revision>
  <dcterms:created xsi:type="dcterms:W3CDTF">2013-08-09T22:13:00Z</dcterms:created>
  <dcterms:modified xsi:type="dcterms:W3CDTF">2013-08-09T22:13:00Z</dcterms:modified>
</cp:coreProperties>
</file>